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4A1A09" w14:textId="77777777" w:rsidR="00E74646" w:rsidRPr="00347D4F" w:rsidRDefault="00E74646" w:rsidP="00E74646">
      <w:pPr>
        <w:pStyle w:val="Heading2"/>
        <w:rPr>
          <w:rFonts w:ascii="Times New Roman" w:hAnsi="Times New Roman" w:cs="Times New Roman"/>
          <w:b/>
          <w:bCs/>
          <w:color w:val="auto"/>
          <w:sz w:val="28"/>
          <w:szCs w:val="24"/>
        </w:rPr>
      </w:pPr>
      <w:r w:rsidRPr="00347D4F">
        <w:rPr>
          <w:rFonts w:ascii="Times New Roman" w:hAnsi="Times New Roman" w:cs="Times New Roman"/>
          <w:b/>
          <w:bCs/>
          <w:color w:val="auto"/>
          <w:sz w:val="28"/>
          <w:szCs w:val="24"/>
        </w:rPr>
        <w:t>Title</w:t>
      </w:r>
    </w:p>
    <w:p w14:paraId="0CD5A1AA" w14:textId="77777777" w:rsidR="00E74646" w:rsidRPr="00347D4F" w:rsidRDefault="00E74646" w:rsidP="00E74646">
      <w:pPr>
        <w:rPr>
          <w:rFonts w:ascii="Times New Roman" w:hAnsi="Times New Roman" w:cs="Times New Roman"/>
        </w:rPr>
      </w:pPr>
      <w:r w:rsidRPr="00347D4F">
        <w:rPr>
          <w:rFonts w:ascii="Times New Roman" w:hAnsi="Times New Roman" w:cs="Times New Roman"/>
        </w:rPr>
        <w:t xml:space="preserve">Applying Systems Thinking and Participatory Design to Policy Development </w:t>
      </w:r>
    </w:p>
    <w:p w14:paraId="7AA7BACA" w14:textId="77777777" w:rsidR="00E74646" w:rsidRPr="00347D4F" w:rsidRDefault="00E74646" w:rsidP="00E74646">
      <w:pPr>
        <w:pStyle w:val="Heading2"/>
        <w:rPr>
          <w:rFonts w:ascii="Times New Roman" w:hAnsi="Times New Roman" w:cs="Times New Roman"/>
          <w:b/>
          <w:bCs/>
          <w:color w:val="auto"/>
          <w:sz w:val="28"/>
          <w:szCs w:val="24"/>
        </w:rPr>
      </w:pPr>
      <w:r w:rsidRPr="00347D4F">
        <w:rPr>
          <w:rFonts w:ascii="Times New Roman" w:hAnsi="Times New Roman" w:cs="Times New Roman"/>
          <w:b/>
          <w:bCs/>
          <w:color w:val="auto"/>
          <w:sz w:val="28"/>
          <w:szCs w:val="24"/>
        </w:rPr>
        <w:t xml:space="preserve">Abstract </w:t>
      </w:r>
    </w:p>
    <w:p w14:paraId="0FB5D4E4"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This article explores the application of systems thinking to address complex policy challenges, or ‘wicked </w:t>
      </w:r>
      <w:proofErr w:type="gramStart"/>
      <w:r w:rsidRPr="00347D4F">
        <w:rPr>
          <w:rFonts w:ascii="Times New Roman" w:hAnsi="Times New Roman" w:cs="Times New Roman"/>
        </w:rPr>
        <w:t>problems’</w:t>
      </w:r>
      <w:proofErr w:type="gramEnd"/>
      <w:r w:rsidRPr="00347D4F">
        <w:rPr>
          <w:rFonts w:ascii="Times New Roman" w:hAnsi="Times New Roman" w:cs="Times New Roman"/>
        </w:rPr>
        <w:t xml:space="preserve">. Addressing complex policy problems is difficult when they exist in dynamic environments with interconnected systems, each with their own subsystems and lack clear causal chains. Grounded in systems theory and thinking, an inductive, participatory soft systems methodology is adopted, moving beyond linear, top-down approaches to demonstrate how policy problems that account for the whole system(s) and its interactions are considered, thereby offering a more effective approach to policy development. The article uses a case study of female entrepreneurs in York and North Yorkshire, England to illustrate this approach. NVivo is employed to generate clusters or ‘systems’ to demonstrate the interconnected nature of challenges faced by female entrepreneurs and identify potential policy levers to address them. Rational approaches alone are insufficient for policymaking and by embedding a soft systems methodology with an inductive participatory approach, hidden systems and subsystems are uncovered, enabling the design of inclusive, place-based policy interventions. This approach uncovers patterns, derives actionable insights, and designs targeted, context-sensitive policy interventions. </w:t>
      </w:r>
    </w:p>
    <w:p w14:paraId="4DB4EBE5" w14:textId="77777777" w:rsidR="00E74646" w:rsidRPr="00347D4F" w:rsidRDefault="00E74646" w:rsidP="00E74646">
      <w:pPr>
        <w:pStyle w:val="Heading2"/>
        <w:rPr>
          <w:rFonts w:ascii="Times New Roman" w:hAnsi="Times New Roman" w:cs="Times New Roman"/>
          <w:b/>
          <w:bCs/>
          <w:color w:val="auto"/>
          <w:sz w:val="28"/>
          <w:szCs w:val="28"/>
        </w:rPr>
      </w:pPr>
      <w:r w:rsidRPr="00347D4F">
        <w:rPr>
          <w:rFonts w:ascii="Times New Roman" w:hAnsi="Times New Roman" w:cs="Times New Roman"/>
          <w:b/>
          <w:bCs/>
          <w:color w:val="auto"/>
          <w:sz w:val="28"/>
          <w:szCs w:val="28"/>
        </w:rPr>
        <w:t>Key words</w:t>
      </w:r>
    </w:p>
    <w:p w14:paraId="30CA8B75" w14:textId="77777777" w:rsidR="00E74646" w:rsidRPr="00347D4F" w:rsidRDefault="00E74646" w:rsidP="00E74646">
      <w:pPr>
        <w:rPr>
          <w:rFonts w:ascii="Times New Roman" w:hAnsi="Times New Roman" w:cs="Times New Roman"/>
        </w:rPr>
      </w:pPr>
      <w:r w:rsidRPr="00347D4F">
        <w:rPr>
          <w:rFonts w:ascii="Times New Roman" w:hAnsi="Times New Roman" w:cs="Times New Roman"/>
        </w:rPr>
        <w:t>Systems thinking, participatory policy design, policymaking, qualitative analysis</w:t>
      </w:r>
    </w:p>
    <w:p w14:paraId="6554C41E" w14:textId="77777777" w:rsidR="00E74646" w:rsidRPr="00347D4F" w:rsidRDefault="00E74646" w:rsidP="00E74646">
      <w:pPr>
        <w:pStyle w:val="Heading2"/>
        <w:jc w:val="both"/>
        <w:rPr>
          <w:rFonts w:ascii="Times New Roman" w:eastAsia="Times New Roman" w:hAnsi="Times New Roman" w:cs="Times New Roman"/>
          <w:b/>
          <w:bCs/>
          <w:color w:val="auto"/>
          <w:sz w:val="28"/>
          <w:szCs w:val="24"/>
        </w:rPr>
      </w:pPr>
      <w:r w:rsidRPr="00347D4F">
        <w:rPr>
          <w:rFonts w:ascii="Times New Roman" w:hAnsi="Times New Roman" w:cs="Times New Roman"/>
          <w:b/>
          <w:bCs/>
          <w:color w:val="auto"/>
          <w:sz w:val="28"/>
          <w:szCs w:val="24"/>
        </w:rPr>
        <w:t xml:space="preserve">Introduction </w:t>
      </w:r>
    </w:p>
    <w:p w14:paraId="7FF4B113" w14:textId="77777777" w:rsidR="00E74646" w:rsidRPr="00347D4F" w:rsidRDefault="00E74646" w:rsidP="00E74646">
      <w:pPr>
        <w:jc w:val="both"/>
        <w:rPr>
          <w:rFonts w:ascii="Times New Roman" w:eastAsia="Times New Roman" w:hAnsi="Times New Roman" w:cs="Times New Roman"/>
        </w:rPr>
      </w:pPr>
      <w:r w:rsidRPr="00347D4F">
        <w:rPr>
          <w:rFonts w:ascii="Times New Roman" w:eastAsia="Times New Roman" w:hAnsi="Times New Roman" w:cs="Times New Roman"/>
        </w:rPr>
        <w:t>General systems has been likened to a “methodological maxim”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S7an36u2","properties":{"formattedCitation":"(Von Bertalanffy, 1972)","plainCitation":"(Von Bertalanffy, 1972)","dontUpdate":true,"noteIndex":0},"citationItems":[{"id":3651,"uris":["http://zotero.org/users/7463460/items/YU73EI2D"],"itemData":{"id":3651,"type":"article-journal","container-title":"The Academy of Management Journal","DOI":"10.2307/255139","ISSN":"0001-4273","issue":"4","note":"publisher: Academy of Management","page":"407-426","source":"JSTOR","title":"The History and Status of General Systems Theory","volume":"15","author":[{"family":"Von Bertalanffy","given":"Ludwig"}],"issued":{"date-parts":[["1972"]]}}}],"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Von Bertalanffy, 1972: 424)</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adopting hard and soft paradigms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bHc58unI","properties":{"formattedCitation":"(Ison, 2008)","plainCitation":"(Ison, 2008)","dontUpdate":true,"noteIndex":0},"citationItems":[{"id":3650,"uris":["http://zotero.org/users/7463460/items/KLL3SQHS"],"itemData":{"id":3650,"type":"chapter","container-title":"The Sage Handbook of Action Research Participative Inquiry and Practice","edition":"2","event-place":"London","language":"en","page":"139-158","publisher":"Sage Publications","publisher-place":"London","source":"Zotero","title":"Systems thinking and practice for action research.","author":[{"family":"Ison","given":"Ray"}],"editor":[{"family":"Reason","given":"Peter"},{"family":"Bradbury","given":"Hilary"}],"issued":{"date-parts":[["2008"]]}}}],"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see Ison, 2008)</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and methodological pluralism. Policymakers often use rationality leading to a linear ‘hard’ approach of policymaking that seeks solutions to immediate policy concerns, often by reducing pieces of complex problems into separate, rationally manageable components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bycElYHt","properties":{"formattedCitation":"(Chapman, 2004)","plainCitation":"(Chapman, 2004)","noteIndex":0},"citationItems":[{"id":3657,"uris":["http://zotero.org/users/7463460/items/PQQSJTSD"],"itemData":{"id":3657,"type":"book","edition":"2","event-place":"London","publisher":"Demos","publisher-place":"London","title":"System Failure: Why governments must learn to think differently","URL":"https://demos.co.uk/wp-content/uploads/files/systemfailure2.pdf","author":[{"family":"Chapman","given":"Jake"}],"accessed":{"date-parts":[["2024",11,18]]},"issued":{"date-parts":[["2004"]]}}}],"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Chapman, 2004)</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However “The solution to a mess can seldom be obtained by independently solving each of the problems of which it is composed.”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OCB3lLPa","properties":{"formattedCitation":"(Ackoff, 1974)","plainCitation":"(Ackoff, 1974)","dontUpdate":true,"noteIndex":0},"citationItems":[{"id":3669,"uris":["http://zotero.org/users/7463460/items/R43W9VGH"],"itemData":{"id":3669,"type":"book","event-place":"New York","publisher":"Wiley &amp; Sons","publisher-place":"New York","title":"Redesigning the Future. A Systems Approach to Societal Problems","author":[{"family":"Ackoff","given":"Russell.","suffix":"L."}],"issued":{"date-parts":[["1974"]]}}}],"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Ackoff, 1974: 31)</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and linear policymaking fails to address the complexities of real-world, dynamic systems, temporal changes and interconnections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corGd6xD","properties":{"formattedCitation":"(Head, 2022)","plainCitation":"(Head, 2022)","noteIndex":0},"citationItems":[{"id":3576,"uris":["http://zotero.org/users/7463460/items/NXXXD9ML"],"itemData":{"id":3576,"type":"book","publisher":"Palgrave Macmillan","title":"Wicked Problems in Public Policy. Understanding and Responding to Complex Challenges.","author":[{"family":"Head","given":"Brian W"}],"issued":{"date-parts":[["2022"]]}}}],"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Head, 2022)</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While a hard approach is useful for well-defined problems such as engineering a bridge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hNCq289i","properties":{"formattedCitation":"(Checkland, 1994)","plainCitation":"(Checkland, 1994)","noteIndex":0},"citationItems":[{"id":3636,"uris":["http://zotero.org/users/7463460/items/RDL88NYU"],"itemData":{"id":3636,"type":"article-journal","container-title":"The American Behavioral Scientist","ISSN":"0002-7642","issue":"1","language":"English","note":"number-of-pages: 17\npublisher-place: Princeton, N.J., United States\npublisher: A. De Grazia.","page":"75–91","source":"ProQuest","title":"Systems Theory and Management Thinking","volume":"38","author":[{"family":"Checkland","given":"Peter"}],"issued":{"date-parts":[["1994",9,1]]}}}],"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Checkland, 1994)</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it is not useful for engineering social issues systems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2kPA3bLP","properties":{"formattedCitation":"(Ison, 2008)","plainCitation":"(Ison, 2008)","noteIndex":0},"citationItems":[{"id":3650,"uris":["http://zotero.org/users/7463460/items/KLL3SQHS"],"itemData":{"id":3650,"type":"chapter","container-title":"The Sage Handbook of Action Research Participative Inquiry and Practice","edition":"2","event-place":"London","language":"en","page":"139-158","publisher":"Sage Publications","publisher-place":"London","source":"Zotero","title":"Systems thinking and practice for action research.","author":[{"family":"Ison","given":"Ray"}],"editor":[{"family":"Reason","given":"Peter"},{"family":"Bradbury","given":"Hilary"}],"issued":{"date-parts":[["2008"]]}}}],"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Ison, 2008)</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as “policy making and evaluation are not purely technical processes”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aPEOc1ZQ","properties":{"formattedCitation":"(Sanderson, 2006)","plainCitation":"(Sanderson, 2006)","dontUpdate":true,"noteIndex":0},"citationItems":[{"id":3556,"uris":["http://zotero.org/users/7463460/items/BBJL7U4Y"],"itemData":{"id":3556,"type":"article-journal","abstract":"English Recent work on complexity theory has significant implications for our conceptions of the nature of social systems and for ideas about how we can gain an understanding of such systems and achieve beneficial change. This article seeks to identify some of the key implications for our thinking about the role of evidence in policy making in complex, dynamic social systems. It is argued that recent work on complexity has important implications for approaches to understanding how social systems work and for ideas about how the course of change in such systems can be influenced by policy action. Processes of ‘reflexive social learning’ become central to achieving rational guidance of social change but contemporary thinking about evidence-based policy making is underpinned by an ‘instrumental rationality’ that excludes ethical and moral concerns from rational consideration. However, an important dimension of increasing social complexity involves moral ambiguity and it is argued that normative concerns must be embraced within ‘practical rationality’ in order to achieve a sound basis for efforts at social improvement.","container-title":"Policy &amp; Politics","DOI":"10.1332/030557306775212188","issue":"1","language":"en","note":"section: Policy &amp; Politics","page":"115-32","source":"bristoluniversitypressdigital.com","title":"Complexity, ‘practical rationality’ and evidence-based policy making","volume":"34","author":[{"family":"Sanderson","given":"Ian"}],"issued":{"date-parts":[["2006",1,1]]}}}],"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Sanderson, 2006: 125)</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Alternatively,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S7zGJNhr","properties":{"formattedCitation":"(Vickers, 1965)","plainCitation":"(Vickers, 1965)","dontUpdate":true,"noteIndex":0},"citationItems":[{"id":3673,"uris":["http://zotero.org/users/7463460/items/TUBL4KND"],"itemData":{"id":3673,"type":"book","event-place":"London","publisher":"Chapman &amp; Hall","publisher-place":"London","title":"Art of Judgement. A Study of Policy Making.","author":[{"family":"Vickers","given":"Geoffrey"}],"issued":{"date-parts":[["1965"]]}}}],"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Vickers (1965)</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developed a soft systems approach through an appreciative systems theory, which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5l2xj1M1","properties":{"formattedCitation":"(Checkland, 1994)","plainCitation":"(Checkland, 1994)","dontUpdate":true,"noteIndex":0},"citationItems":[{"id":3636,"uris":["http://zotero.org/users/7463460/items/RDL88NYU"],"itemData":{"id":3636,"type":"article-journal","container-title":"The American Behavioral Scientist","ISSN":"0002-7642","issue":"1","language":"English","note":"number-of-pages: 17\npublisher-place: Princeton, N.J., United States\npublisher: A. De Grazia.","page":"75–91","source":"ProQuest","title":"Systems Theory and Management Thinking","volume":"38","author":[{"family":"Checkland","given":"Peter"}],"issued":{"date-parts":[["1994",9,1]]}}}],"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Checkland (1994)</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later explains as a flux of events in a recursive loop that generates appreciation, which in and of itself contributes to that flux. This approach is better applicable to ‘wicked problems’ as popularised by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K3Muzvao","properties":{"formattedCitation":"(Rittel and Webber, 1973)","plainCitation":"(Rittel and Webber, 1973)","dontUpdate":true,"noteIndex":0},"citationItems":[{"id":3643,"uris":["http://zotero.org/users/7463460/items/8J4IE2Y8"],"itemData":{"id":3643,"type":"article-journal","abstract":"The search for scientific bases for confronting problems of social policy is bound to fail, becuase of the nature of these problems. They are “wicked” problems, whereas science has developed to deal with “tame” problems. Policy problems cannot be definitively described. Moreover, in a pluralistic society there is nothing like the undisputable public good; there is no objective definition of equity; policies that respond to social problems cannot be meaningfully correct or false; and it makes no sense to talk about “optimal solutions” to social problems unless severe qualifications are imposed first. Even worse, there are no “solutions” in the sense of definitive and objective answers.","container-title":"Policy Sciences","DOI":"10.1007/BF01405730","ISSN":"1573-0891","issue":"2","journalAbbreviation":"Policy Sci","language":"en","page":"155-169","source":"Springer Link","title":"Dilemmas in a general theory of planning","volume":"4","author":[{"family":"Rittel","given":"Horst W. J."},{"family":"Webber","given":"Melvin M."}],"issued":{"date-parts":[["1973",6,1]]}}}],"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Rittel and Webber (1973)</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These problems lack a structural centre, an end to a causal chain, clear root causes, definitive solutions, and often involve social complexities, such as conflicting interests and values spread across government departments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TRbpRT34","properties":{"formattedCitation":"(Gardner {\\i{}et al.}, 2019)","plainCitation":"(Gardner et al., 2019)","noteIndex":0},"citationItems":[{"id":3485,"uris":["http://zotero.org/users/7463460/items/BHIB499Z"],"itemData":{"id":3485,"type":"article-journal","language":"en","source":"Zotero","title":"How can systems thinking enhance stewardship of public services?","author":[{"family":"Gardner","given":"Karen"},{"family":"Olney","given":"Sue"},{"family":"Craven","given":"Luke"},{"family":"Blackman","given":"Deborah"}],"issued":{"date-parts":[["2019"]]}}}],"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kern w:val="0"/>
        </w:rPr>
        <w:t xml:space="preserve">(Gardner </w:t>
      </w:r>
      <w:r w:rsidRPr="00347D4F">
        <w:rPr>
          <w:rFonts w:ascii="Times New Roman" w:hAnsi="Times New Roman" w:cs="Times New Roman"/>
          <w:i/>
          <w:iCs/>
          <w:kern w:val="0"/>
        </w:rPr>
        <w:t>et al.</w:t>
      </w:r>
      <w:r w:rsidRPr="00347D4F">
        <w:rPr>
          <w:rFonts w:ascii="Times New Roman" w:hAnsi="Times New Roman" w:cs="Times New Roman"/>
          <w:kern w:val="0"/>
        </w:rPr>
        <w:t>, 2019)</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meaning there is no single best approach to tackle them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kuc2g5rk","properties":{"formattedCitation":"(Von Bertalanffy, 1972; Head and Alford, 2015; Alford {\\i{}et al.}, 2024)","plainCitation":"(Von Bertalanffy, 1972; Head and Alford, 2015; Alford et al., 2024)","noteIndex":0},"citationItems":[{"id":3640,"uris":["http://zotero.org/users/7463460/items/D4NVN6CS"],"itemData":{"id":3640,"type":"article-journal","abstract":"Today’s agriculture, food, and natural resources (AFNR) sectors face many wicked problems like climate change. Addressing these complex problems will require people to have both social and technical knowledge. However, having knowledge is insufficient. Individuals must be able to think about things as they occur in complex systems. Systems thinking has been proposed as a way of tackling complex problems. The purpose of this study was to determine if there is a continuum of systems thinking paradigms, beyond the hard systems thinking and soft systems thinking dichotomy proposed by Checkland. A novel research method called Q methodology was used, which included two steps: (a) the collection of data that forms the Q-sorts and (b) the by-person factor analysis of the Q-sorts. Overall, the findings from this study support the idea that systems thinking occurs on a continuum which includes (a) Hard systems thinking, (b) HARDsoft systems thinking, (c) SOFThard systems thinking and (d) Soft systems thinking. HARDsoft and SOFThard systems thinking were newly discovered in this research. The four systems thinking paradigms identified in this study better reflect the nuances and complexities that are associated with human thought and can provide a more specialized approach to solving complex issues.","container-title":"Sage Open","DOI":"10.1177/21582440241255180","ISSN":"2158-2440","issue":"2","language":"en","note":"publisher: SAGE Publications","page":"21582440241255180","source":"SAGE Journals","title":"Exploring Systems Thinking Typologies and Paradigms","volume":"14","author":[{"family":"Alford","given":"Katrina R."},{"family":"Stedman","given":"Nicole L. P."},{"family":"Bunch","given":"James Charles"},{"family":"Baker","given":"Shirley"},{"family":"Roberts","given":"T. Grady"}],"issued":{"date-parts":[["2024",4,1]]}}},{"id":3645,"uris":["http://zotero.org/users/7463460/items/WCSRDUJ4"],"itemData":{"id":3645,"type":"article-journal","abstract":"The concept of “wicked problems” has attracted increasing focus in policy research, but the implications for public organizations have received less attention. This article examines the main organizational and cognitive dimensions emerging from the research literature on wicked problems. We identify several recent approaches to addressing problem complexity and stakeholder divergence based on the literatures on systems thinking, collaboration and coordination, and the adaptive leadership roles of public leaders and managers. We raise some challenges for public management in some key functional areas of government—strategy making, organizational design, people management, and performance measurement. We argue that provisional solutions can be developed, despite the difficulties of reforming governance processes to address wicked problems more effectively.","container-title":"Administration &amp; Society","DOI":"10.1177/0095399713481601","ISSN":"0095-3997","issue":"6","language":"en","note":"publisher: SAGE Publications Inc","page":"711-739","source":"SAGE Journals","title":"Wicked Problems: Implications for Public Policy and Management","title-short":"Wicked Problems","volume":"47","author":[{"family":"Head","given":"Brian W."},{"family":"Alford","given":"John"}],"issued":{"date-parts":[["2015",8,1]]}}},{"id":3651,"uris":["http://zotero.org/users/7463460/items/YU73EI2D"],"itemData":{"id":3651,"type":"article-journal","container-title":"The Academy of Management Journal","DOI":"10.2307/255139","ISSN":"0001-4273","issue":"4","note":"publisher: Academy of Management","page":"407-426","source":"JSTOR","title":"The History and Status of General Systems Theory","volume":"15","author":[{"family":"Von Bertalanffy","given":"Ludwig"}],"issued":{"date-parts":[["1972"]]}}}],"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kern w:val="0"/>
        </w:rPr>
        <w:t xml:space="preserve">(Von Bertalanffy, 1972; Head and Alford, 2015; Alford </w:t>
      </w:r>
      <w:r w:rsidRPr="00347D4F">
        <w:rPr>
          <w:rFonts w:ascii="Times New Roman" w:hAnsi="Times New Roman" w:cs="Times New Roman"/>
          <w:i/>
          <w:iCs/>
          <w:kern w:val="0"/>
        </w:rPr>
        <w:t>et al.</w:t>
      </w:r>
      <w:r w:rsidRPr="00347D4F">
        <w:rPr>
          <w:rFonts w:ascii="Times New Roman" w:hAnsi="Times New Roman" w:cs="Times New Roman"/>
          <w:kern w:val="0"/>
        </w:rPr>
        <w:t>, 2024)</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w:t>
      </w:r>
      <w:r w:rsidRPr="00347D4F">
        <w:rPr>
          <w:rFonts w:ascii="Times New Roman" w:hAnsi="Times New Roman" w:cs="Times New Roman"/>
        </w:rPr>
        <w:t xml:space="preserve"> This informs the preferred adaption of a ‘soft’ systems approach to understand the dynamic complexity of policy challenges in our case study of barriers to female entrepreneurship in York and North Yorkshire (YNY), England.</w:t>
      </w:r>
    </w:p>
    <w:p w14:paraId="693A219B" w14:textId="77777777" w:rsidR="00E74646" w:rsidRPr="00347D4F" w:rsidRDefault="00E74646" w:rsidP="00E74646">
      <w:pPr>
        <w:jc w:val="both"/>
        <w:rPr>
          <w:rFonts w:ascii="Times New Roman" w:eastAsia="Times New Roman" w:hAnsi="Times New Roman" w:cs="Times New Roman"/>
        </w:rPr>
      </w:pPr>
      <w:r w:rsidRPr="00347D4F">
        <w:rPr>
          <w:rFonts w:ascii="Times New Roman" w:eastAsia="Times New Roman" w:hAnsi="Times New Roman" w:cs="Times New Roman"/>
        </w:rPr>
        <w:t xml:space="preserve">Where general systems theory sets up the theoretical considerations, systems thinking provides a framework to tackle “messes”, which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S8uuKXzl","properties":{"formattedCitation":"(Ackoff, 1974)","plainCitation":"(Ackoff, 1974)","dontUpdate":true,"noteIndex":0},"citationItems":[{"id":3669,"uris":["http://zotero.org/users/7463460/items/R43W9VGH"],"itemData":{"id":3669,"type":"book","event-place":"New York","publisher":"Wiley &amp; Sons","publisher-place":"New York","title":"Redesigning the Future. A Systems Approach to Societal Problems","author":[{"family":"Ackoff","given":"Russell.","suffix":"L."}],"issued":{"date-parts":[["1974"]]}}}],"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Ackoff (1974)</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coined to represent a “system of problems”. Systems thinking highlights how all entities operate within interconnected systems, where the overall functionality depends on the linkages between distributed systems. This is often illustrated in reinforcing and balancing feedback loops that shape system behaviour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uMK2DS1K","properties":{"formattedCitation":"(Meadows, 2009)","plainCitation":"(Meadows, 2009)","noteIndex":0},"citationItems":[{"id":3574,"uris":["http://zotero.org/users/7463460/items/BC5GKJ49"],"itemData":{"id":3574,"type":"book","event-place":"Earthscan","publisher":"London","publisher-place":"Earthscan","title":"Thinking in Systems. A Primer.","author":[{"family":"Meadows","given":"Donella.","suffix":"H."}],"issued":{"date-parts":[["2009"]]}}}],"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Meadows, 2009)</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However, limitations arise, such as questions over the appropriate methodology given the pluralistic nature of </w:t>
      </w:r>
      <w:r w:rsidRPr="00347D4F">
        <w:rPr>
          <w:rFonts w:ascii="Times New Roman" w:eastAsia="Times New Roman" w:hAnsi="Times New Roman" w:cs="Times New Roman"/>
        </w:rPr>
        <w:lastRenderedPageBreak/>
        <w:t xml:space="preserve">systems thinking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Sp4cJQVM","properties":{"formattedCitation":"(Althaus {\\i{}et al.}, 2021)","plainCitation":"(Althaus et al., 2021)","noteIndex":0},"citationItems":[{"id":3472,"uris":["http://zotero.org/users/7463460/items/Z4BEPKPL"],"itemData":{"id":3472,"type":"article-journal","abstract":"Impact—what does it mean and how do we know what “counts”? We all want to do work that has an impact, and this is true of all sectors, whether that be government, public, private, not-for-profit, university, education, or community stakeholders. However, understandings of what it means in practice, what it takes to achieve, and how it can be tracked and calculated remain largely unclear and contested. While the rhetoric of “impact” and the “impact agenda” has become popular in the last decade or so, our practice and research appear to be lagging. In this introductory paper to the special issue on Impact into practice: Demonstrating applied public administration and policy improvement we outline how systems thinking approach can aid understanding of research and education impact on government practice. A systems approach reveals where reliance exists, where responsibility falls, and where new and deepened relationships are needed. While more needs to be done by all parties to acknowledge the collective nature of impact and the necessary reliance on one another, we argue that redistribution of responsibility is needed, including the government’s significant role. Without collective recognition of reliance, responsibility, and relationships in the system of impact, our respective endeavors can only be expected to go so far. By thinking about impact as a system, we can end the “blame game” between university and government sectors, and encourage action within and across sectors, in the pursuit of better outcomes for citizens and society.","container-title":"Policy Design and Practice","DOI":"10.1080/25741292.2021.1977478","ISSN":"null","issue":"3","note":"publisher: Routledge\n_eprint: https://doi.org/10.1080/25741292.2021.1977478","page":"309-322","source":"Taylor and Francis+NEJM","title":"Research and education in public sector practice: a systems approach to understanding policy impact","title-short":"Research and education in public sector practice","volume":"4","author":[{"family":"Althaus","given":"Catherine"},{"family":"Carson","given":"Lisa"},{"family":"Sullivan","given":"Helen"},{"family":"Wanrooy","given":"Brigid","non-dropping-particle":"van"}],"issued":{"date-parts":[["2021",7,3]]}}}],"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kern w:val="0"/>
        </w:rPr>
        <w:t xml:space="preserve">(Althaus </w:t>
      </w:r>
      <w:r w:rsidRPr="00347D4F">
        <w:rPr>
          <w:rFonts w:ascii="Times New Roman" w:hAnsi="Times New Roman" w:cs="Times New Roman"/>
          <w:i/>
          <w:iCs/>
          <w:kern w:val="0"/>
        </w:rPr>
        <w:t>et al.</w:t>
      </w:r>
      <w:r w:rsidRPr="00347D4F">
        <w:rPr>
          <w:rFonts w:ascii="Times New Roman" w:hAnsi="Times New Roman" w:cs="Times New Roman"/>
          <w:kern w:val="0"/>
        </w:rPr>
        <w:t>, 2021)</w:t>
      </w:r>
      <w:r w:rsidRPr="00347D4F">
        <w:rPr>
          <w:rFonts w:ascii="Times New Roman" w:hAnsi="Times New Roman" w:cs="Times New Roman"/>
        </w:rPr>
        <w:fldChar w:fldCharType="end"/>
      </w:r>
      <w:r w:rsidRPr="00347D4F">
        <w:rPr>
          <w:rFonts w:ascii="Times New Roman" w:hAnsi="Times New Roman" w:cs="Times New Roman"/>
        </w:rPr>
        <w:t xml:space="preserve"> </w:t>
      </w:r>
      <w:r w:rsidRPr="00347D4F">
        <w:rPr>
          <w:rFonts w:ascii="Times New Roman" w:eastAsia="Times New Roman" w:hAnsi="Times New Roman" w:cs="Times New Roman"/>
        </w:rPr>
        <w:t xml:space="preserve">and researcher bounded rationality impacting accurate systems mapping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hjKZ8gdA","properties":{"formattedCitation":"(Forrester, 1971)","plainCitation":"(Forrester, 1971)","noteIndex":0},"citationItems":[{"id":3572,"uris":["http://zotero.org/users/7463460/items/NRDNU82M"],"itemData":{"id":3572,"type":"book","event-place":"Cambridge, Massachusetts","publisher":"Wright-Allen Press, INC.","publisher-place":"Cambridge, Massachusetts","title":"World Dynamics","author":[{"family":"Forrester","given":"Jay.","suffix":"W."}],"issued":{"date-parts":[["1971"]]}}}],"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Forrester, 1971)</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w:t>
      </w:r>
    </w:p>
    <w:p w14:paraId="76283350" w14:textId="77777777" w:rsidR="00E74646" w:rsidRPr="00347D4F" w:rsidRDefault="00E74646" w:rsidP="00E74646">
      <w:pPr>
        <w:jc w:val="both"/>
        <w:rPr>
          <w:rFonts w:ascii="Times New Roman" w:eastAsia="Times New Roman" w:hAnsi="Times New Roman" w:cs="Times New Roman"/>
        </w:rPr>
      </w:pPr>
      <w:r w:rsidRPr="00347D4F">
        <w:rPr>
          <w:rFonts w:ascii="Times New Roman" w:eastAsia="Times New Roman" w:hAnsi="Times New Roman" w:cs="Times New Roman"/>
        </w:rPr>
        <w:t xml:space="preserve">To address such challenges, participation in policy design is purposefully embedded in our case study to prioritise human-centred, bottom-up processes that actively involve citizens and stakeholders from the early stages of policymaking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6d4HDNSC","properties":{"formattedCitation":"(Michels and De Graaf, 2010; Lewis, McGann and Blomkamp, 2020)","plainCitation":"(Michels and De Graaf, 2010; Lewis, McGann and Blomkamp, 2020)","noteIndex":0},"citationItems":[{"id":3188,"uris":["http://zotero.org/users/7463460/items/FL2VSIAE"],"itemData":{"id":3188,"type":"article-journal","abstract":"Responding to the need for innovation, governments have begun experimenting with ‘design thinking’ approaches to reframe policy issues and generate and test new policy solutions. This paper examines what is new about design thinking and compares this to rational and participatory approaches to policymaking, highlighting the difference between their logics, foundations and the basis on which they ‘speak truth to power’. It then examines the impact of design thinking on policymaking in practice, using the example of public sector innovation (PSI) labs. The paper concludes that design thinking, when it comes in contact with power and politics, faces significant challenges, but that there are opportunities for design thinking and policymaking to work better together.","container-title":"Policy &amp; Politics","DOI":"10.1332/030557319X15579230420081","ISSN":"1470-8442, 0305-5736","issue":"1","language":"en","note":"publisher: Policy Press\nsection: Policy &amp; Politics","page":"111-130","source":"bristoluniversitypressdigital-com.libproxy.york.ac.uk","title":"When design meets power: design thinking, public sector innovation and the politics of policymaking","title-short":"When design meets power","volume":"48","author":[{"family":"Lewis","given":"Jenny M."},{"family":"McGann","given":"Michael"},{"family":"Blomkamp","given":"Emma"}],"issued":{"date-parts":[["2020",1,1]]}}},{"id":3169,"uris":["http://zotero.org/users/7463460/items/9K37S36J"],"itemData":{"id":3169,"type":"article-journal","abstract":"Citizen participation is usually seen as a vital aspect of democracy. Many theorists claim that citizen participation has positive effects on the quality of democracy. This article examines the probability of these claims for local participatory policymaking projects in two municipalities in the Netherlands. The article focuses on the relations between citizens and government from a citizens' perspective. The findings show that the role of citizens in these projects is limited, serving mainly to provide information on the basis of which the government then makes decisions. Nevertheless, the article argues that citizen involvement has a number of positive effects on democracy: not only do people consequently feel more responsibility for public matters, it increases public engagement, encourages people to listen to a diversity of opinions, and contributes to a higher degree of legitimacy of decisions. One negative effect is that not all relevant groups and interests are represented. The article concludes that for a healthy democracy at the local level, aspects of democratic citizenship are more important than having a direct say in decision-making.","container-title":"Local Government Studies","DOI":"10.1080/03003930.2010.494101","ISSN":"0300-3930","issue":"4","note":"publisher: Routledge\n_eprint: https://doi.org/10.1080/03003930.2010.494101","page":"477–491","source":"Taylor and Francis+NEJM","title":"Examining Citizen Participation: Local Participatory Policy Making and Democracy","title-short":"Examining Citizen Participation","volume":"36","author":[{"family":"Michels","given":"Ank"},{"family":"De Graaf","given":"Laurens"}],"issued":{"date-parts":[["2010",8,1]]}}}],"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Michels and De Graaf, 2010; Lewis, McGann and Blomkamp, 2020)</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Induction enables the discovery of hidden subsystems and insights derived organically from real-world interactions, enhancing both analysis and decision-making. In doing so, this methodological case study of systems thinking is offered which shifts the focus from traditional problem-solving and analytical methods toward creating policies that deliver meaningful, desired outcomes. </w:t>
      </w:r>
    </w:p>
    <w:p w14:paraId="7F457580"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Recognising that stronger support for female entrepreneurs in YNY could significantly contribute to regional economic growth and job creation, the research focuses on identifying key barriers and potential policy solutions. This research builds on The Alison Rose Review of Female Entrepreneurship </w:t>
      </w:r>
      <w:r w:rsidRPr="00347D4F">
        <w:rPr>
          <w:rFonts w:ascii="Times New Roman" w:hAnsi="Times New Roman" w:cs="Times New Roman"/>
          <w:i/>
          <w:iCs/>
        </w:rPr>
        <w:fldChar w:fldCharType="begin"/>
      </w:r>
      <w:r w:rsidRPr="00347D4F">
        <w:rPr>
          <w:rFonts w:ascii="Times New Roman" w:hAnsi="Times New Roman" w:cs="Times New Roman"/>
          <w:i/>
          <w:iCs/>
        </w:rPr>
        <w:instrText xml:space="preserve"> ADDIN ZOTERO_ITEM CSL_CITATION {"citationID":"hIrhrqSQ","properties":{"formattedCitation":"(The Alison Rose Report, 2019)","plainCitation":"(The Alison Rose Report, 2019)","noteIndex":0},"citationItems":[{"id":2776,"uris":["http://zotero.org/users/7463460/items/R2PE8LAG"],"itemData":{"id":2776,"type":"webpage","abstract":"The Alison Rose Review of Female Entrepreneurship has concluded, and the government has responded to the to the review’s findings.","container-title":"GOV.UK","language":"en","title":"The Alison Rose Review of Female Entrepreneurship","URL":"https://www.gov.uk/government/publications/the-alison-rose-review-of-female-entrepreneurship","author":[{"family":"The Alison Rose Report","given":""}],"accessed":{"date-parts":[["2023",12,6]]},"issued":{"date-parts":[["2019"]]}}}],"schema":"https://github.com/citation-style-language/schema/raw/master/csl-citation.json"} </w:instrText>
      </w:r>
      <w:r w:rsidRPr="00347D4F">
        <w:rPr>
          <w:rFonts w:ascii="Times New Roman" w:hAnsi="Times New Roman" w:cs="Times New Roman"/>
          <w:i/>
          <w:iCs/>
        </w:rPr>
        <w:fldChar w:fldCharType="separate"/>
      </w:r>
      <w:r w:rsidRPr="00347D4F">
        <w:rPr>
          <w:rFonts w:ascii="Times New Roman" w:hAnsi="Times New Roman" w:cs="Times New Roman"/>
        </w:rPr>
        <w:t>(The Alison Rose Report, 2019)</w:t>
      </w:r>
      <w:r w:rsidRPr="00347D4F">
        <w:rPr>
          <w:rFonts w:ascii="Times New Roman" w:hAnsi="Times New Roman" w:cs="Times New Roman"/>
          <w:i/>
          <w:iCs/>
        </w:rPr>
        <w:fldChar w:fldCharType="end"/>
      </w:r>
      <w:r w:rsidRPr="00347D4F">
        <w:rPr>
          <w:rFonts w:ascii="Times New Roman" w:hAnsi="Times New Roman" w:cs="Times New Roman"/>
        </w:rPr>
        <w:t xml:space="preserve">, which analysed national-level challenges and recommendations. The recent devolution deal in YNY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JZf86Lin","properties":{"formattedCitation":"(Gov.uk, 2022)","plainCitation":"(Gov.uk, 2022)","noteIndex":0},"citationItems":[{"id":3697,"uris":["http://zotero.org/users/7463460/items/RLXKNGIJ"],"itemData":{"id":3697,"type":"webpage","container-title":"GOV.UK","language":"en","title":"York and North Yorkshire devolution deal","URL":"https://www.gov.uk/government/publications/york-and-north-yorkshire-devolution-deal/york-and-north-yorkshire-devolution-deal","author":[{"family":"Gov.uk","given":""}],"accessed":{"date-parts":[["2024",12,3]]},"issued":{"date-parts":[["2022"]]}}}],"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Gov.uk, 2022)</w:t>
      </w:r>
      <w:r w:rsidRPr="00347D4F">
        <w:rPr>
          <w:rFonts w:ascii="Times New Roman" w:hAnsi="Times New Roman" w:cs="Times New Roman"/>
        </w:rPr>
        <w:fldChar w:fldCharType="end"/>
      </w:r>
      <w:r w:rsidRPr="00347D4F">
        <w:rPr>
          <w:rFonts w:ascii="Times New Roman" w:hAnsi="Times New Roman" w:cs="Times New Roman"/>
        </w:rPr>
        <w:t>, which includes investment funds aimed at boosting regional productivity, creates a timely opportunity to explore how these recommendations can be tailored locally to support female entrepreneurs and drive economic growth across diverse regional settings.</w:t>
      </w:r>
    </w:p>
    <w:p w14:paraId="26B9B001"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Firstly, this article explains the approach to integrating systems thinking with participatory policy design. It is demonstrated how combining systems thinking with an inductive participatory approach provides an effective framework for policymaking. Next, the methodology is discussed, emphasising the use of qualitative research methods and NVivo data software to generate clusters or systems from inductively coded data. This analysis reveals interconnected systems and subsystems, enabling the identification of holistic and impactful policy interventions.</w:t>
      </w:r>
    </w:p>
    <w:p w14:paraId="3CA1DD9F" w14:textId="77777777" w:rsidR="00E74646" w:rsidRPr="00047447" w:rsidRDefault="00E74646" w:rsidP="00E74646">
      <w:pPr>
        <w:pStyle w:val="Heading3"/>
        <w:rPr>
          <w:rFonts w:cs="Times New Roman"/>
          <w:bCs/>
          <w:color w:val="auto"/>
          <w:szCs w:val="20"/>
        </w:rPr>
      </w:pPr>
      <w:r w:rsidRPr="00047447">
        <w:rPr>
          <w:rFonts w:cs="Times New Roman"/>
          <w:bCs/>
          <w:color w:val="auto"/>
          <w:szCs w:val="20"/>
        </w:rPr>
        <w:t>A systems approach in addressing policy in complex systems</w:t>
      </w:r>
    </w:p>
    <w:p w14:paraId="28BFECA3"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Everything exists within systems. Systems are composed of subsystems, which in turn can serve as subsystems of larger frameworks with “no ends to the causal chains that link interacting open systems”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y4sG6RKB","properties":{"formattedCitation":"(Rittel and Webber, 1973)","plainCitation":"(Rittel and Webber, 1973)","dontUpdate":true,"noteIndex":0},"citationItems":[{"id":3643,"uris":["http://zotero.org/users/7463460/items/8J4IE2Y8"],"itemData":{"id":3643,"type":"article-journal","abstract":"The search for scientific bases for confronting problems of social policy is bound to fail, becuase of the nature of these problems. They are “wicked” problems, whereas science has developed to deal with “tame” problems. Policy problems cannot be definitively described. Moreover, in a pluralistic society there is nothing like the undisputable public good; there is no objective definition of equity; policies that respond to social problems cannot be meaningfully correct or false; and it makes no sense to talk about “optimal solutions” to social problems unless severe qualifications are imposed first. Even worse, there are no “solutions” in the sense of definitive and objective answers.","container-title":"Policy Sciences","DOI":"10.1007/BF01405730","ISSN":"1573-0891","issue":"2","journalAbbreviation":"Policy Sci","language":"en","page":"155-169","source":"Springer Link","title":"Dilemmas in a general theory of planning","volume":"4","author":[{"family":"Rittel","given":"Horst W. J."},{"family":"Webber","given":"Melvin M."}],"issued":{"date-parts":[["1973",6,1]]}}}],"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Rittel and Webber, 1973: 162)</w:t>
      </w:r>
      <w:r w:rsidRPr="00347D4F">
        <w:rPr>
          <w:rFonts w:ascii="Times New Roman" w:hAnsi="Times New Roman" w:cs="Times New Roman"/>
        </w:rPr>
        <w:fldChar w:fldCharType="end"/>
      </w:r>
      <w:r w:rsidRPr="00347D4F">
        <w:rPr>
          <w:rFonts w:ascii="Times New Roman" w:hAnsi="Times New Roman" w:cs="Times New Roman"/>
        </w:rPr>
        <w:t xml:space="preserve">. The human body is a common analogy for demonstrating this, described by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IaNnVXIq","properties":{"formattedCitation":"(Ison and Straw, 2020)","plainCitation":"(Ison and Straw, 2020)","dontUpdate":true,"noteIndex":0},"citationItems":[{"id":3578,"uris":["http://zotero.org/users/7463460/items/E4ASNJFS"],"itemData":{"id":3578,"type":"book","event-place":"London","publisher":"Routledge","publisher-place":"London","title":"The Hidden Power of Systems Thinking: Governance in a Climate Emergency","author":[{"family":"Ison","given":"Ray"},{"family":"Straw","given":"Ed"}],"issued":{"date-parts":[["2020"]]}}}],"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Ison and Straw (2020: 111)</w:t>
      </w:r>
      <w:r w:rsidRPr="00347D4F">
        <w:rPr>
          <w:rFonts w:ascii="Times New Roman" w:hAnsi="Times New Roman" w:cs="Times New Roman"/>
        </w:rPr>
        <w:fldChar w:fldCharType="end"/>
      </w:r>
      <w:r w:rsidRPr="00347D4F">
        <w:rPr>
          <w:rFonts w:ascii="Times New Roman" w:hAnsi="Times New Roman" w:cs="Times New Roman"/>
        </w:rPr>
        <w:t xml:space="preserve"> as an “ecology of organisms” reliant on interdependencies with other organisms and the biosphere, also exemplified by Meadows (2009), she uses the human body as an analogy to demonstrate resilience in systems and subsystems, showing how parts adapt—fighting infections, generating new cells—while the system’s purpose remains intact. However, if critical components (or balancing loops) are too compromised, the system can collapse; for </w:t>
      </w:r>
      <w:proofErr w:type="gramStart"/>
      <w:r w:rsidRPr="00347D4F">
        <w:rPr>
          <w:rFonts w:ascii="Times New Roman" w:hAnsi="Times New Roman" w:cs="Times New Roman"/>
        </w:rPr>
        <w:t>instance</w:t>
      </w:r>
      <w:proofErr w:type="gramEnd"/>
      <w:r w:rsidRPr="00347D4F">
        <w:rPr>
          <w:rFonts w:ascii="Times New Roman" w:hAnsi="Times New Roman" w:cs="Times New Roman"/>
        </w:rPr>
        <w:t xml:space="preserve"> if the kidneys demand all available resources, other parts of the body (system) suffer, leading to dysfunction (or suboptimisation). This interconnectedness highlights the ripple effects of interventions of policy where changes in one subsystem can ripple through others, producing both intended and unintended consequences, a point also made by Forrester (1971) is his reflection of equating industrial growth with progress, which overlooks the ripple effect of environmental degradation.</w:t>
      </w:r>
    </w:p>
    <w:p w14:paraId="65E5F4D1"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Systems and subsystems can be self-generating, an ever more pertinent characteristic given that technological advancements “spawns system after system”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gFr7afQN","properties":{"formattedCitation":"(Arnold and Wade, 2015)","plainCitation":"(Arnold and Wade, 2015)","dontUpdate":true,"noteIndex":0},"citationItems":[{"id":3516,"uris":["http://zotero.org/users/7463460/items/MZ5GN6M6"],"itemData":{"id":3516,"type":"article-journal","abstract":"This paper proposes a definition of systems thinking for use in a wide variety of disciplines, with particular emphasis on the development and assessment of systems thinking educational efforts. The definition was derived from a review of the systems thinking literature combined with the application of systems thinking to itself. Many different definitions of systems thinking can be found throughout the systems community, but key components of a singular definition can be distilled from the literature. This researcher considered these components both individually and holistically, then proposed a new definition of systems thinking that integrates these components as a system. The definition was tested for fidelity against a System Test and against three widely accepted system archetypes. Systems thinking is widely believed to be critical in handling the complexity facing the world in the coming decades; however, it still resides in the educational margins. In order for this important skill to receive mainstream educational attention, a complete definition is required. Such a definition has not yet been established. This research is an attempt to rectify this deficiency by providing such a definition.","collection-title":"2015 Conference on Systems Engineering Research","container-title":"Procedia Computer Science","DOI":"10.1016/j.procs.2015.03.050","ISSN":"1877-0509","journalAbbreviation":"Procedia Computer Science","page":"669-678","source":"ScienceDirect","title":"A Definition of Systems Thinking: A Systems Approach","title-short":"A Definition of Systems Thinking","volume":"44","author":[{"family":"Arnold","given":"Ross D."},{"family":"Wade","given":"Jon P."}],"issued":{"date-parts":[["2015",1,1]]}}}],"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Arnold and Wade, 2015: 669)</w:t>
      </w:r>
      <w:r w:rsidRPr="00347D4F">
        <w:rPr>
          <w:rFonts w:ascii="Times New Roman" w:hAnsi="Times New Roman" w:cs="Times New Roman"/>
        </w:rPr>
        <w:fldChar w:fldCharType="end"/>
      </w:r>
      <w:r w:rsidRPr="00347D4F">
        <w:rPr>
          <w:rFonts w:ascii="Times New Roman" w:hAnsi="Times New Roman" w:cs="Times New Roman"/>
        </w:rPr>
        <w:t xml:space="preserve"> as new complexities and interconnections emerge in already complex systems.  To address such challenges, a common methodological approach system thinkers use to understand and capture this dynamic behaviour are feedback loops.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9wErOP3s","properties":{"formattedCitation":"(Forrester, 1971)","plainCitation":"(Forrester, 1971)","dontUpdate":true,"noteIndex":0},"citationItems":[{"id":3572,"uris":["http://zotero.org/users/7463460/items/NRDNU82M"],"itemData":{"id":3572,"type":"book","event-place":"Cambridge, Massachusetts","publisher":"Wright-Allen Press, INC.","publisher-place":"Cambridge, Massachusetts","title":"World Dynamics","author":[{"family":"Forrester","given":"Jay.","suffix":"W."}],"issued":{"date-parts":[["1971"]]}}}],"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Forrester (1971: 17)</w:t>
      </w:r>
      <w:r w:rsidRPr="00347D4F">
        <w:rPr>
          <w:rFonts w:ascii="Times New Roman" w:hAnsi="Times New Roman" w:cs="Times New Roman"/>
        </w:rPr>
        <w:fldChar w:fldCharType="end"/>
      </w:r>
      <w:r w:rsidRPr="00347D4F">
        <w:rPr>
          <w:rFonts w:ascii="Times New Roman" w:hAnsi="Times New Roman" w:cs="Times New Roman"/>
        </w:rPr>
        <w:t xml:space="preserve"> describes it as “…the closed path that connects an action to its effect in the surrounding conditions, and these resulting conditions in turn come back as ‘information’ to influence further action.” While there are some ‘positive-feedback loops’ that generate growth in a system, the majority are ‘negative-feedback loops’ that are equilibrium seeking. </w:t>
      </w:r>
      <w:r w:rsidRPr="00347D4F">
        <w:rPr>
          <w:rFonts w:ascii="Times New Roman" w:hAnsi="Times New Roman" w:cs="Times New Roman"/>
        </w:rPr>
        <w:lastRenderedPageBreak/>
        <w:t xml:space="preserve">Systems are made up of stocks, the core components that shift over time due to inflows and outflows and these movements are tracked over time calibrated to data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05xkKuqA","properties":{"formattedCitation":"(Peters, 2014)","plainCitation":"(Peters, 2014)","noteIndex":0},"citationItems":[{"id":3523,"uris":["http://zotero.org/users/7463460/items/B8P2A4DJ"],"itemData":{"id":3523,"type":"article-journal","abstract":"This paper explores the question of what systems thinking adds to the field of global health. Observing that elements of systems thinking are already common in public health research, the article discusses which of the large body of theories, methods, and tools associated with systems thinking are more useful. The paper reviews the origins of systems thinking, describing a range of the theories, methods, and tools. A common thread is the idea that the behavior of systems is governed by common principles that can be discovered and expressed. They each address problems of complexity, which is a frequent challenge in global health. The different methods and tools are suited to different types of inquiry and involve both qualitative and quantitative techniques. The paper concludes by emphasizing that explicit models used in systems thinking provide new opportunities to understand and continuously test and revise our understanding of the nature of things, including how to intervene to improve people’s health.","container-title":"Health Research Policy and Systems","DOI":"10.1186/1478-4505-12-51","ISSN":"1478-4505","issue":"1","journalAbbreviation":"Health Research Policy and Systems","page":"51","source":"BioMed Central","title":"The application of systems thinking in health: why use systems thinking?","title-short":"The application of systems thinking in health","volume":"12","author":[{"family":"Peters","given":"David H."}],"issued":{"date-parts":[["2014",8,26]]}}}],"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Peters, 2014)</w:t>
      </w:r>
      <w:r w:rsidRPr="00347D4F">
        <w:rPr>
          <w:rFonts w:ascii="Times New Roman" w:hAnsi="Times New Roman" w:cs="Times New Roman"/>
        </w:rPr>
        <w:fldChar w:fldCharType="end"/>
      </w:r>
      <w:r w:rsidRPr="00347D4F">
        <w:rPr>
          <w:rFonts w:ascii="Times New Roman" w:hAnsi="Times New Roman" w:cs="Times New Roman"/>
        </w:rPr>
        <w:t xml:space="preserve">, focusing on trends rather than individual events. For example, population levels serve as a stock within the system, influenced by births (inflows) and deaths (outflows) and present as a collection of feedback processes. </w:t>
      </w:r>
    </w:p>
    <w:p w14:paraId="41EDDA54" w14:textId="7A57428F"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Feedback loops can provide a helpful starting point for model conceptualisation to help portray a system and identify specific relationships of interest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9srMYCwa","properties":{"formattedCitation":"(Richmond, 1994; BeLue {\\i{}et al.}, 2012)","plainCitation":"(Richmond, 1994; BeLue et al., 2012)","noteIndex":0},"citationItems":[{"id":3474,"uris":["http://zotero.org/users/7463460/items/MU3M26AN"],"itemData":{"id":3474,"type":"article-journal","abstract":"Community-based participatory research (CBPR) is being used increasingly to address health disparities and complex health issues. The authors propose that CBPR can benefit from a systems science framework to represent the complex and dynamic characteristics of a community and identify intervention points and potential ?tipping points.? Systems science refers to a field of study that posits a holistic framework that is focused on component parts of a system in the context of relationships with each other and with other systems. Systems thinking tools can assist in intervention planning by allowing all CBPR stakeholders to visualize how community factors are interrelated and by potentially identifying the most salient intervention points. To demonstrate the potential utility of systems science tools in CBPR, the authors show the use of causal loop diagrams by a community coalition engaged in CBPR activities regarding youth drinking reduction and prevention.","container-title":"Health Education &amp; Behavior","DOI":"10.1177/1090198111430708","ISSN":"1090-1981","issue":"6","journalAbbreviation":"Health Educ Behav","note":"publisher: SAGE Publications Inc","page":"745-751","source":"SAGE Journals","title":"Systems Thinking Tools as Applied to Community-Based Participatory Research: A Case Study","title-short":"Systems Thinking Tools as Applied to Community-Based Participatory Research","volume":"39","author":[{"family":"BeLue","given":"Rhonda"},{"family":"Carmack","given":"Chakema"},{"family":"Myers","given":"Kyle R."},{"family":"Weinreb-Welch","given":"Laurie"},{"family":"Lengerich","given":"Eugene J."}],"issued":{"date-parts":[["2012",12,1]]}}},{"id":3536,"uris":["http://zotero.org/users/7463460/items/UCFD2WT2"],"itemData":{"id":3536,"type":"article-journal","abstract":"The world has many problems. Many of these problems are approaching crisis proportions. The system dynamics community has something very powerful to contribute to addressing these problems—whether we call that something systems thinking or system dynamics. We have not been very effective in sharing what we have to offer because we have failed to truly appreciate the essence of system dynamics. As a result, we have both consciously and unwittingly diluted this essence, and in the process made more difficult the task of disseminating what we have to offer. We need to better understand and appreciate the essence of our field and then focus our energies on the real task at hand: figuring out why this essence seems to be so difficult for people to grasp, and then fixing that.","container-title":"System Dynamics Review","DOI":"10.1002/sdr.4260100204","ISSN":"1099-1727","issue":"2-3","language":"en","note":"_eprint: https://onlinelibrary.wiley.com/doi/pdf/10.1002/sdr.4260100204","page":"135-157","source":"Wiley Online Library","title":"Systems thinking/system dynamics: Let's just get on with it","title-short":"Systems thinking/system dynamics","volume":"10","author":[{"family":"Richmond","given":"Barry"}],"issued":{"date-parts":[["1994"]]}}}],"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kern w:val="0"/>
        </w:rPr>
        <w:t xml:space="preserve">(Richmond, 1994; BeLue </w:t>
      </w:r>
      <w:r w:rsidRPr="00347D4F">
        <w:rPr>
          <w:rFonts w:ascii="Times New Roman" w:hAnsi="Times New Roman" w:cs="Times New Roman"/>
          <w:i/>
          <w:iCs/>
          <w:kern w:val="0"/>
        </w:rPr>
        <w:t>et al.</w:t>
      </w:r>
      <w:r w:rsidRPr="00347D4F">
        <w:rPr>
          <w:rFonts w:ascii="Times New Roman" w:hAnsi="Times New Roman" w:cs="Times New Roman"/>
          <w:kern w:val="0"/>
        </w:rPr>
        <w:t>, 2012)</w:t>
      </w:r>
      <w:r w:rsidRPr="00347D4F">
        <w:rPr>
          <w:rFonts w:ascii="Times New Roman" w:hAnsi="Times New Roman" w:cs="Times New Roman"/>
        </w:rPr>
        <w:fldChar w:fldCharType="end"/>
      </w:r>
      <w:r w:rsidRPr="00347D4F">
        <w:rPr>
          <w:rFonts w:ascii="Times New Roman" w:hAnsi="Times New Roman" w:cs="Times New Roman"/>
        </w:rPr>
        <w:t xml:space="preserve">. But these equilibrium-seeking approaches often fail to adequately account for the possibility that not all agents are rational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u8d1SAq4","properties":{"formattedCitation":"(Mercure {\\i{}et al.}, 2016)","plainCitation":"(Mercure et al., 2016)","noteIndex":0},"citationItems":[{"id":4091,"uris":["http://zotero.org/users/7463460/items/QF7KQS8D"],"itemData":{"id":4091,"type":"article-journal","abstract":"This article proposes a fundamental methodological shift in the modelling of policy interventions for sustainability transitions in order to account for complexity (e.g. self-reinforcing mechanisms, such as technology lock-ins, arising from multi-agent interactions) and agent heterogeneity (e.g. differences in consumer and investment behaviour arising from income stratification). We first characterise the uncertainty faced by climate policy-makers and its implications for investment decision-makers. We then identify five shortcomings in the equilibrium and optimisation-based approaches most frequently used to inform sustainability policy: (i) their normative, optimisation-based nature, (ii) their unrealistic reliance on the full-rationality of agents, (iii) their inability to account for mutual influences among agents (multi-agent interactions) and capture related self-reinforcing (positive feedback) processes, (iv) their inability to represent multiple solutions and path-dependency, and (v) their inability to properly account for agent heterogeneity. The aim of this article is to introduce an alternative modelling approach based on complexity dynamics and agent heterogeneity, and explore its use in four key areas of sustainability policy, namely (1) technology adoption and diffusion, (2) macroeconomic impacts of low-carbon policies, (3) interactions between the socio-economic system and the natural environment, and (4) the anticipation of policy outcomes. The practical relevance of the proposed methodology is subsequently discussed by reference to four specific applications relating to each of the above areas: the diffusion of transport technology, the impact of low-carbon investment on income and employment, the management of cascading uncertainties, and the cross-sectoral impact of biofuels policies. In conclusion, the article calls for a fundamental methodological shift aligning the modelling of the socio-economic system with that of the climatic system, for a combined and realistic understanding of the impact of sustainability policies.","container-title":"Global Environmental Change","DOI":"10.1016/j.gloenvcha.2016.02.003","ISSN":"0959-3780","journalAbbreviation":"Global Environmental Change","page":"102-115","source":"ScienceDirect","title":"Modelling complex systems of heterogeneous agents to better design sustainability transitions policy","volume":"37","author":[{"family":"Mercure","given":"Jean-Francois"},{"family":"Pollitt","given":"Hector"},{"family":"Bassi","given":"Andrea. M."},{"family":"Viñuales","given":"Jorge. E"},{"family":"Edwards","given":"Neil R."}],"issued":{"date-parts":[["2016",3,1]]}}}],"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kern w:val="0"/>
        </w:rPr>
        <w:t xml:space="preserve">(Mercure </w:t>
      </w:r>
      <w:r w:rsidRPr="00347D4F">
        <w:rPr>
          <w:rFonts w:ascii="Times New Roman" w:hAnsi="Times New Roman" w:cs="Times New Roman"/>
          <w:i/>
          <w:iCs/>
          <w:kern w:val="0"/>
        </w:rPr>
        <w:t>et al.</w:t>
      </w:r>
      <w:r w:rsidRPr="00347D4F">
        <w:rPr>
          <w:rFonts w:ascii="Times New Roman" w:hAnsi="Times New Roman" w:cs="Times New Roman"/>
          <w:kern w:val="0"/>
        </w:rPr>
        <w:t>, 2016)</w:t>
      </w:r>
      <w:r w:rsidRPr="00347D4F">
        <w:rPr>
          <w:rFonts w:ascii="Times New Roman" w:hAnsi="Times New Roman" w:cs="Times New Roman"/>
        </w:rPr>
        <w:fldChar w:fldCharType="end"/>
      </w:r>
      <w:r w:rsidRPr="00347D4F">
        <w:rPr>
          <w:rFonts w:ascii="Times New Roman" w:hAnsi="Times New Roman" w:cs="Times New Roman"/>
        </w:rPr>
        <w:t xml:space="preserve"> and can oversimplify relationships’ interactions. Complex systems have many independent agents with strong connections or “couplings”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fAgIs6oK","properties":{"formattedCitation":"(Schaefer, 1974)","plainCitation":"(Schaefer, 1974)","dontUpdate":true,"noteIndex":0},"citationItems":[{"id":3647,"uris":["http://zotero.org/users/7463460/items/NFPHLAIS"],"itemData":{"id":3647,"type":"article-journal","abstract":"‘Policy’ has become a major preoccupation of political scientists in the last few years. Nevertheless, there is considerable intellectual unease about the published work, which has been characterised by inadequate conceptualisation and the concomitant failure to develop meaningful and useful taxonomies and theories, as well as by the unwillingness of researchers to question their methodology and to critically evaluate their findings in the light of existing theories of politics. It is the purpose of this paper to propose an approach based on general systems theory. Political analysis has conventionally focused attention on the government and what it does. It has identified institutions and structures which perform certain functions, and the task of political science has been viewed as one of describing and explaining these institutions, structures, and functions. To accomplish this, it has been necessary to incorporate other groups (with structures and functions) that in one way or the other participate in politics. In addition, various kinds of linkages that exist between governmental and non-governmental institutions and processes have been specified and explained. Underlying this has been the assumption that government is somehow different from other social institutions and processes, deserving the special attention of a special discipline, political science.","container-title":"Policy &amp; Politics","DOI":"10.1332/030557374783219790","ISSN":"1470-8442, 0305-5736","issue":"4","language":"en","note":"publisher: Press\nsection: Policy &amp; Politics","page":"331-346","source":"bristoluniversitypressdigital-com.libproxy.york.ac.uk","title":"A General Systems Approach to Public Policy Analysis","volume":"2","author":[{"family":"Schaefer","given":"Guenther F."}],"issued":{"date-parts":[["1974",6,1]]}}}],"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Schaefer, 1974: 342)</w:t>
      </w:r>
      <w:r w:rsidRPr="00347D4F">
        <w:rPr>
          <w:rFonts w:ascii="Times New Roman" w:hAnsi="Times New Roman" w:cs="Times New Roman"/>
        </w:rPr>
        <w:fldChar w:fldCharType="end"/>
      </w:r>
      <w:r w:rsidRPr="00347D4F">
        <w:rPr>
          <w:rFonts w:ascii="Times New Roman" w:hAnsi="Times New Roman" w:cs="Times New Roman"/>
        </w:rPr>
        <w:t xml:space="preserve">. This is demonstrated through system maps which show nodes and their relationships (and can include feedback loops as connections to depict a system’s components, relationships and outputs). System maps better address challenges around systemic interactions between agents and their socio-political and cultural context as they explore nuanced relationships, </w:t>
      </w:r>
      <w:proofErr w:type="gramStart"/>
      <w:r w:rsidRPr="00347D4F">
        <w:rPr>
          <w:rFonts w:ascii="Times New Roman" w:hAnsi="Times New Roman" w:cs="Times New Roman"/>
        </w:rPr>
        <w:t>taking into account</w:t>
      </w:r>
      <w:proofErr w:type="gramEnd"/>
      <w:r w:rsidRPr="00347D4F">
        <w:rPr>
          <w:rFonts w:ascii="Times New Roman" w:hAnsi="Times New Roman" w:cs="Times New Roman"/>
        </w:rPr>
        <w:t xml:space="preserve"> the normative factors influencing behaviour. Such an approach is preferential to our case study on barriers to female entrepreneurship as prior research acknowledges the key intersecting role that </w:t>
      </w:r>
      <w:r w:rsidR="00106267" w:rsidRPr="00347D4F">
        <w:rPr>
          <w:rFonts w:ascii="Times New Roman" w:hAnsi="Times New Roman" w:cs="Times New Roman"/>
        </w:rPr>
        <w:t>place, social</w:t>
      </w:r>
      <w:r w:rsidRPr="00347D4F">
        <w:rPr>
          <w:rFonts w:ascii="Times New Roman" w:hAnsi="Times New Roman" w:cs="Times New Roman"/>
        </w:rPr>
        <w:t xml:space="preserve">, economic and psychological constructs have on female entrepreneurship. </w:t>
      </w:r>
    </w:p>
    <w:p w14:paraId="5CDDB1A3"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To form these systems maps, this research adopts a participatory approach to demonstrate how systems thinking and policy design can uncover hidden subsystems by amplifying the voices of policy end-users, i.e., our female entrepreneurs. Unlike traditional stakeholder engagement approaches that often address wicked problems from a top-down perspective, this method prioritises the lived experiences of those directly affected by policies. By incorporating a bottom-up, human-centred approach, citizens and stakeholders actively contribute to </w:t>
      </w:r>
      <w:r w:rsidRPr="00347D4F">
        <w:rPr>
          <w:rFonts w:ascii="Times New Roman" w:eastAsia="Times New Roman" w:hAnsi="Times New Roman" w:cs="Times New Roman"/>
        </w:rPr>
        <w:t xml:space="preserve">the policymaking process at an early stage, offering a corrective to rationalist approaches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A1oKxEWV","properties":{"formattedCitation":"(Lewis, McGann and Blomkamp, 2020; Saguin and Cashore, 2022)","plainCitation":"(Lewis, McGann and Blomkamp, 2020; Saguin and Cashore, 2022)","noteIndex":0},"citationItems":[{"id":3188,"uris":["http://zotero.org/users/7463460/items/FL2VSIAE"],"itemData":{"id":3188,"type":"article-journal","abstract":"Responding to the need for innovation, governments have begun experimenting with ‘design thinking’ approaches to reframe policy issues and generate and test new policy solutions. This paper examines what is new about design thinking and compares this to rational and participatory approaches to policymaking, highlighting the difference between their logics, foundations and the basis on which they ‘speak truth to power’. It then examines the impact of design thinking on policymaking in practice, using the example of public sector innovation (PSI) labs. The paper concludes that design thinking, when it comes in contact with power and politics, faces significant challenges, but that there are opportunities for design thinking and policymaking to work better together.","container-title":"Policy &amp; Politics","DOI":"10.1332/030557319X15579230420081","ISSN":"1470-8442, 0305-5736","issue":"1","language":"en","note":"publisher: Policy Press\nsection: Policy &amp; Politics","page":"111-130","source":"bristoluniversitypressdigital-com.libproxy.york.ac.uk","title":"When design meets power: design thinking, public sector innovation and the politics of policymaking","title-short":"When design meets power","volume":"48","author":[{"family":"Lewis","given":"Jenny M."},{"family":"McGann","given":"Michael"},{"family":"Blomkamp","given":"Emma"}],"issued":{"date-parts":[["2020",1,1]]}}},{"id":2831,"uris":["http://zotero.org/users/7463460/items/H6UNMGFP"],"itemData":{"id":2831,"type":"article-journal","abstract":"The formalization of citizen participation in public policy processes is now widespread. Despite its popularity, just how to design these initiatives to simultaneously create legitimate arenas for deliberation on the one hand, and substantive problem solving on the other hand, remains hotly contested. This Special Issue on Participatory Policy Design contributes to these questions by empirically cataloguing a range of practices aimed at engaging stakeholders in public policy creation and decisions making. The cases, which span a range of countries and local contexts, provide several insights for overcoming the limits, and maximizing the potential, of participatory policy design initiatives. Specifically, they help unpack, and better understand: the logic of participation for design which is targeted by those who are concerned with drawing on inclusionary processes to improve outcomes; and the logic of design for participation: which is championed by those who seek to empower the participants and democratic legitimacy. We argue the integration of these disparate logics hold the key for fostering transformative collaborative mechanisms.","container-title":"Policy Design and Practice","DOI":"10.1080/25741292.2022.2038978","ISSN":"null","issue":"1","note":"publisher: Routledge\n_eprint: https://doi.org/10.1080/25741292.2022.2038978","page":"1-11","source":"Taylor and Francis+NEJM","title":"Two logics of participation in policy design","volume":"5","author":[{"family":"Saguin","given":"Kidjie"},{"family":"Cashore","given":"Benjamin"}],"issued":{"date-parts":[["2022",1,2]]}}}],"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Lewis, McGann and Blomkamp, 2020; Saguin and Cashore, 2022)</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w:t>
      </w:r>
      <w:r w:rsidRPr="00347D4F">
        <w:rPr>
          <w:rFonts w:ascii="Times New Roman" w:hAnsi="Times New Roman" w:cs="Times New Roman"/>
        </w:rPr>
        <w:t xml:space="preserve">This responds to what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5dNePVY4","properties":{"formattedCitation":"(Senge, 2006)","plainCitation":"(Senge, 2006)","dontUpdate":true,"noteIndex":0},"citationItems":[{"id":3570,"uris":["http://zotero.org/users/7463460/items/I6KZBC84"],"itemData":{"id":3570,"type":"book","event-place":"London","publisher":"Random House Business Books","publisher-place":"London","title":"The Fifth Discipline. The Art &amp; Practice of The Learning Organisation","author":[{"family":"Senge","given":"Peter.","suffix":"M."}],"issued":{"date-parts":[["2006"]]}}}],"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Senge (2006)</w:t>
      </w:r>
      <w:r w:rsidRPr="00347D4F">
        <w:rPr>
          <w:rFonts w:ascii="Times New Roman" w:hAnsi="Times New Roman" w:cs="Times New Roman"/>
        </w:rPr>
        <w:fldChar w:fldCharType="end"/>
      </w:r>
      <w:r w:rsidRPr="00347D4F">
        <w:rPr>
          <w:rFonts w:ascii="Times New Roman" w:hAnsi="Times New Roman" w:cs="Times New Roman"/>
        </w:rPr>
        <w:t xml:space="preserve"> highlights as the importance of being “</w:t>
      </w:r>
      <w:proofErr w:type="spellStart"/>
      <w:r w:rsidRPr="00347D4F">
        <w:rPr>
          <w:rFonts w:ascii="Times New Roman" w:hAnsi="Times New Roman" w:cs="Times New Roman"/>
        </w:rPr>
        <w:t>learningful</w:t>
      </w:r>
      <w:proofErr w:type="spellEnd"/>
      <w:r w:rsidRPr="00347D4F">
        <w:rPr>
          <w:rFonts w:ascii="Times New Roman" w:hAnsi="Times New Roman" w:cs="Times New Roman"/>
        </w:rPr>
        <w:t xml:space="preserve">” when analysing systems and what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QVlnNBVx","properties":{"formattedCitation":"(Forrester, 1971)","plainCitation":"(Forrester, 1971)","dontUpdate":true,"noteIndex":0},"citationItems":[{"id":3572,"uris":["http://zotero.org/users/7463460/items/NRDNU82M"],"itemData":{"id":3572,"type":"book","event-place":"Cambridge, Massachusetts","publisher":"Wright-Allen Press, INC.","publisher-place":"Cambridge, Massachusetts","title":"World Dynamics","author":[{"family":"Forrester","given":"Jay.","suffix":"W."}],"issued":{"date-parts":[["1971"]]}}}],"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Forrester (1971)</w:t>
      </w:r>
      <w:r w:rsidRPr="00347D4F">
        <w:rPr>
          <w:rFonts w:ascii="Times New Roman" w:hAnsi="Times New Roman" w:cs="Times New Roman"/>
        </w:rPr>
        <w:fldChar w:fldCharType="end"/>
      </w:r>
      <w:r w:rsidRPr="00347D4F">
        <w:rPr>
          <w:rFonts w:ascii="Times New Roman" w:hAnsi="Times New Roman" w:cs="Times New Roman"/>
        </w:rPr>
        <w:t xml:space="preserve"> refers to as the subjective ‘mental mode’, as we are often entangled in the very systems we seek to understand. </w:t>
      </w:r>
    </w:p>
    <w:p w14:paraId="3FF4B459"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This is demonstrated by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mYhXrO22","properties":{"formattedCitation":"(Ison and Straw, 2020)","plainCitation":"(Ison and Straw, 2020)","dontUpdate":true,"noteIndex":0},"citationItems":[{"id":3578,"uris":["http://zotero.org/users/7463460/items/E4ASNJFS"],"itemData":{"id":3578,"type":"book","event-place":"London","publisher":"Routledge","publisher-place":"London","title":"The Hidden Power of Systems Thinking: Governance in a Climate Emergency","author":[{"family":"Ison","given":"Ray"},{"family":"Straw","given":"Ed"}],"issued":{"date-parts":[["2020"]]}}}],"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Ison and Straw's (2020)</w:t>
      </w:r>
      <w:r w:rsidRPr="00347D4F">
        <w:rPr>
          <w:rFonts w:ascii="Times New Roman" w:hAnsi="Times New Roman" w:cs="Times New Roman"/>
        </w:rPr>
        <w:fldChar w:fldCharType="end"/>
      </w:r>
      <w:r w:rsidRPr="00347D4F">
        <w:rPr>
          <w:rFonts w:ascii="Times New Roman" w:hAnsi="Times New Roman" w:cs="Times New Roman"/>
        </w:rPr>
        <w:t xml:space="preserve"> study of the Environmental Agency’s (EA) engagement with residents of Shaldon on flood prevention measures. While the EA focused on tidal flooding, </w:t>
      </w:r>
      <w:proofErr w:type="gramStart"/>
      <w:r w:rsidRPr="00347D4F">
        <w:rPr>
          <w:rFonts w:ascii="Times New Roman" w:hAnsi="Times New Roman" w:cs="Times New Roman"/>
        </w:rPr>
        <w:t>local residents</w:t>
      </w:r>
      <w:proofErr w:type="gramEnd"/>
      <w:r w:rsidRPr="00347D4F">
        <w:rPr>
          <w:rFonts w:ascii="Times New Roman" w:hAnsi="Times New Roman" w:cs="Times New Roman"/>
        </w:rPr>
        <w:t xml:space="preserve"> highlighted surface water runoff and inadequate sewer capacity as the real issues—insights only revealed through participatory methods. This underscores the value of inductive, participatory methods in systems thinking—systems are complex, and a top-down approach may miss key subsystems that participatory methods would reveal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EH6B2o2r","properties":{"formattedCitation":"(Richmond, 1994)","plainCitation":"(Richmond, 1994)","dontUpdate":true,"noteIndex":0},"citationItems":[{"id":3536,"uris":["http://zotero.org/users/7463460/items/UCFD2WT2"],"itemData":{"id":3536,"type":"article-journal","abstract":"The world has many problems. Many of these problems are approaching crisis proportions. The system dynamics community has something very powerful to contribute to addressing these problems—whether we call that something systems thinking or system dynamics. We have not been very effective in sharing what we have to offer because we have failed to truly appreciate the essence of system dynamics. As a result, we have both consciously and unwittingly diluted this essence, and in the process made more difficult the task of disseminating what we have to offer. We need to better understand and appreciate the essence of our field and then focus our energies on the real task at hand: figuring out why this essence seems to be so difficult for people to grasp, and then fixing that.","container-title":"System Dynamics Review","DOI":"10.1002/sdr.4260100204","ISSN":"1099-1727","issue":"2-3","language":"en","note":"_eprint: https://onlinelibrary.wiley.com/doi/pdf/10.1002/sdr.4260100204","page":"135-157","source":"Wiley Online Library","title":"Systems thinking/system dynamics: Let's just get on with it","title-short":"Systems thinking/system dynamics","volume":"10","author":[{"family":"Richmond","given":"Barry"}],"issued":{"date-parts":[["1994"]]}}}],"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Richmond, 1994)</w:t>
      </w:r>
      <w:r w:rsidRPr="00347D4F">
        <w:rPr>
          <w:rFonts w:ascii="Times New Roman" w:hAnsi="Times New Roman" w:cs="Times New Roman"/>
        </w:rPr>
        <w:fldChar w:fldCharType="end"/>
      </w:r>
      <w:r w:rsidRPr="00347D4F">
        <w:rPr>
          <w:rFonts w:ascii="Times New Roman" w:hAnsi="Times New Roman" w:cs="Times New Roman"/>
        </w:rPr>
        <w:t xml:space="preserve">. To further counteract concerns where perceptions are often faulty or biased, this research engages stakeholders at the research design phase, has multiple rounds of iteration, conducts analysis purposively with participants with different characteristics, has academic input into findings and uses computational analysis to draw upon clusters (and ultimately systems and subsystems) to mitigate against researcher or sample bias. </w:t>
      </w:r>
    </w:p>
    <w:p w14:paraId="29B79705" w14:textId="77777777" w:rsidR="00E74646" w:rsidRPr="00347D4F" w:rsidRDefault="00E74646" w:rsidP="00E74646">
      <w:pPr>
        <w:pStyle w:val="Heading2"/>
        <w:jc w:val="both"/>
        <w:rPr>
          <w:rFonts w:ascii="Times New Roman" w:hAnsi="Times New Roman" w:cs="Times New Roman"/>
          <w:b/>
          <w:bCs/>
          <w:color w:val="auto"/>
          <w:sz w:val="28"/>
          <w:szCs w:val="24"/>
        </w:rPr>
      </w:pPr>
      <w:r w:rsidRPr="00347D4F">
        <w:rPr>
          <w:rFonts w:ascii="Times New Roman" w:hAnsi="Times New Roman" w:cs="Times New Roman"/>
          <w:b/>
          <w:bCs/>
          <w:color w:val="auto"/>
          <w:sz w:val="28"/>
          <w:szCs w:val="24"/>
        </w:rPr>
        <w:t xml:space="preserve">Methodology </w:t>
      </w:r>
    </w:p>
    <w:p w14:paraId="032968BF" w14:textId="77777777" w:rsidR="00E74646" w:rsidRPr="00347D4F" w:rsidRDefault="00E74646" w:rsidP="00E74646">
      <w:pPr>
        <w:jc w:val="both"/>
        <w:rPr>
          <w:rFonts w:ascii="Times New Roman" w:eastAsia="Times New Roman" w:hAnsi="Times New Roman" w:cs="Times New Roman"/>
        </w:rPr>
      </w:pPr>
      <w:r w:rsidRPr="00347D4F">
        <w:rPr>
          <w:rFonts w:ascii="Times New Roman" w:eastAsia="Times New Roman" w:hAnsi="Times New Roman" w:cs="Times New Roman"/>
        </w:rPr>
        <w:t xml:space="preserve">This research uses a case study analysis with a three-stage fieldwork process. The case study focuses on female entrepreneurs in YNY and their experienced barriers and challenges in entrepreneurship. Entrepreneurship is interpreted broadly as being self-employed. This research was conducted in collaboration with local partners who were essential both for access to networks of female entrepreneurs but also in providing feedback and insight on research design. Firstly, community consultations through the form of focus groups were conducted both in-person and online, with approximately 30 participants. Additionally, a small number (n = 4) of interviews were conducted with a purposive sample to ensure that participants with diverse identities were included. These focus groups aimed to explore the specific challenges females face in their entrepreneurial journeys. Secondly, a survey was developed to collect quantitative data. Survey questions were tailored to </w:t>
      </w:r>
      <w:r w:rsidRPr="00347D4F">
        <w:rPr>
          <w:rFonts w:ascii="Times New Roman" w:eastAsia="Times New Roman" w:hAnsi="Times New Roman" w:cs="Times New Roman"/>
        </w:rPr>
        <w:lastRenderedPageBreak/>
        <w:t>reflect the issues identified during the consultations. The survey was shared through the university and partners through a networked approach. It covered key thematic areas inductively generated by prior qualitative data analysis. While this article does not focus on the survey’s findings, it provides context for the broader research design and analysis.</w:t>
      </w:r>
    </w:p>
    <w:p w14:paraId="66A41744" w14:textId="77777777" w:rsidR="00E74646" w:rsidRPr="00347D4F" w:rsidRDefault="00E74646" w:rsidP="00E74646">
      <w:pPr>
        <w:jc w:val="both"/>
        <w:rPr>
          <w:rFonts w:ascii="Times New Roman" w:eastAsia="Times New Roman" w:hAnsi="Times New Roman" w:cs="Times New Roman"/>
        </w:rPr>
      </w:pPr>
      <w:r w:rsidRPr="00347D4F">
        <w:rPr>
          <w:rFonts w:ascii="Times New Roman" w:eastAsia="Times New Roman" w:hAnsi="Times New Roman" w:cs="Times New Roman"/>
        </w:rPr>
        <w:t xml:space="preserve">Thirdly, a participatory workshop was held. Using analysis from consultations and survey, primary challenges were identified and workshopped by approximately 40 females in business who were invited to attend using the networked approach. In the workshop, participatory problem analysis techniques of problem and solution trees (PASTs) were used. The problem tree, also called situational analysis or problem analysis, helps find solutions by mapping the anatomy of cause and effect around an issue in a similar way to a Mind Map, but with more structure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2V3kKrVe","properties":{"formattedCitation":"(Wageningen University and Research, 2022)","plainCitation":"(Wageningen University and Research, 2022)","noteIndex":0},"citationItems":[{"id":3117,"uris":["http://zotero.org/users/7463460/items/FZV789V2"],"itemData":{"id":3117,"type":"post-weblog","abstract":"Tool 14 – Download here Aim of the tool Create a structural analysis of the causes and effects of an issue or problem. When to use it? Problem tree analysis is very useful in planning process…","container-title":"MSP Guide","language":"en-GB","title":"Problem Tree","URL":"https://mspguide.org/2022/03/18/problem-tree/","author":[{"family":"Wageningen University and Research","given":""}],"accessed":{"date-parts":[["2024",6,17]]},"issued":{"date-parts":[["2022",3,18]]}}}],"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Wageningen University and Research, 2022)</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Using the pre-identified challenges, participants reflected on the root causes of challenges (in the roots of the tree) and their consequences (branches) using </w:t>
      </w:r>
      <w:proofErr w:type="spellStart"/>
      <w:r w:rsidRPr="00347D4F">
        <w:rPr>
          <w:rFonts w:ascii="Times New Roman" w:eastAsia="Times New Roman" w:hAnsi="Times New Roman" w:cs="Times New Roman"/>
        </w:rPr>
        <w:t>post-it</w:t>
      </w:r>
      <w:proofErr w:type="spellEnd"/>
      <w:r w:rsidRPr="00347D4F">
        <w:rPr>
          <w:rFonts w:ascii="Times New Roman" w:eastAsia="Times New Roman" w:hAnsi="Times New Roman" w:cs="Times New Roman"/>
        </w:rPr>
        <w:t xml:space="preserve"> notes. Solution trees were then used to enable the participants to reframe the core problem into a positive statement, and convert the causes and effects into means and ends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AdXpAFFu","properties":{"formattedCitation":"(Chevalier and Buckles, 2013)","plainCitation":"(Chevalier and Buckles, 2013)","noteIndex":0},"citationItems":[{"id":3158,"uris":["http://zotero.org/users/7463460/items/I7HG4CT3"],"itemData":{"id":3158,"type":"book","publisher":"Taylor &amp; Francis Group","title":"Participatory Action Research: Theory and Methods for Engaged Inquiry","author":[{"family":"Chevalier","given":"Jacques"},{"family":"Buckles","given":"Daniel"}],"issued":{"date-parts":[["2013"]]}}}],"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Chevalier and Buckles, 2013)</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All trees were documented through photographs and research assistants facilitated discussion and took notes at the tables.</w:t>
      </w:r>
    </w:p>
    <w:p w14:paraId="401D682B" w14:textId="77777777" w:rsidR="00E74646" w:rsidRPr="00347D4F" w:rsidRDefault="00E74646" w:rsidP="00E74646">
      <w:pPr>
        <w:pStyle w:val="Heading2"/>
        <w:jc w:val="both"/>
        <w:rPr>
          <w:rFonts w:ascii="Times New Roman" w:hAnsi="Times New Roman" w:cs="Times New Roman"/>
          <w:b/>
          <w:bCs/>
          <w:color w:val="auto"/>
          <w:sz w:val="28"/>
          <w:szCs w:val="24"/>
        </w:rPr>
      </w:pPr>
      <w:r w:rsidRPr="00347D4F">
        <w:rPr>
          <w:rFonts w:ascii="Times New Roman" w:hAnsi="Times New Roman" w:cs="Times New Roman"/>
          <w:b/>
          <w:bCs/>
          <w:color w:val="auto"/>
          <w:sz w:val="28"/>
          <w:szCs w:val="24"/>
        </w:rPr>
        <w:t>Discussion of Findings</w:t>
      </w:r>
    </w:p>
    <w:p w14:paraId="433209A5" w14:textId="77777777" w:rsidR="00E74646" w:rsidRPr="00047447" w:rsidRDefault="00E74646" w:rsidP="00E74646">
      <w:pPr>
        <w:pStyle w:val="Heading3"/>
        <w:rPr>
          <w:rFonts w:cs="Times New Roman"/>
          <w:bCs/>
          <w:color w:val="auto"/>
          <w:szCs w:val="22"/>
        </w:rPr>
      </w:pPr>
      <w:r w:rsidRPr="00047447">
        <w:rPr>
          <w:rFonts w:cs="Times New Roman"/>
          <w:bCs/>
          <w:color w:val="auto"/>
          <w:szCs w:val="22"/>
        </w:rPr>
        <w:t xml:space="preserve">Creating subsystems of systems with cluster analysis </w:t>
      </w:r>
    </w:p>
    <w:p w14:paraId="71A8D87A"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The connection between creating subsystems, systems thinking, policy design and cluster analysis lies in the shared goals of addressing complexity, interconnectedness and highlighting patterns to inform effective decision-making. To this end, analysis was carried out in NVivo data analysis software using inductive reflexive thematic analysis on qualitative data collected. Themes were reflexively developed by establishing patterns via open coding of the data following data transcription. While Richmond (1994) and Forrester (1971) have concerns about seeing the forest from the tress and the mental mode, computational cluster analysis of the codes generated based on coding similarity can add depth and identify relationships and patterns that may not be readily apparent and group similar data points together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8eVUvMJR","properties":{"formattedCitation":"(Nancholas, 2023)","plainCitation":"(Nancholas, 2023)","noteIndex":0},"citationItems":[{"id":3592,"uris":["http://zotero.org/users/7463460/items/TLNJPBNG"],"itemData":{"id":3592,"type":"webpage","abstract":"Finding groups – or clusters – of similar data points ahead of analysis can help data analysis in a number of ways.","container-title":"Keele University - Study online","language":"en-US","title":"Clustering and cluster analysis: an explainer","title-short":"Clustering and cluster analysis","URL":"https://online.keele.ac.uk/clustering-and-cluster-analysis-an-explainer/","author":[{"family":"Nancholas","given":"Ben"}],"accessed":{"date-parts":[["2024",11,6]]},"issued":{"date-parts":[["2023",7,4]]}}}],"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Nancholas, 2023)</w:t>
      </w:r>
      <w:r w:rsidRPr="00347D4F">
        <w:rPr>
          <w:rFonts w:ascii="Times New Roman" w:hAnsi="Times New Roman" w:cs="Times New Roman"/>
        </w:rPr>
        <w:fldChar w:fldCharType="end"/>
      </w:r>
      <w:r w:rsidRPr="00347D4F">
        <w:rPr>
          <w:rFonts w:ascii="Times New Roman" w:hAnsi="Times New Roman" w:cs="Times New Roman"/>
        </w:rPr>
        <w:t xml:space="preserve">, aiding against researcher bias particularly when dealing with complex systems. Clustering by coding similarity in NVivo—using Jaccard’s coefficient—assesses relationships between codes where 1 indicates a strong relationship and 0 a weak one. This allows researchers to observe emergent clusters and their relative strengths, mimicking the interrelationships evident in systems thinking to demonstrate interconnections between themed data to create subsystems. </w:t>
      </w:r>
    </w:p>
    <w:p w14:paraId="7585C2D8"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Clustering can help uncover the structure of relationships between themes and visual tools, offering a clear view of these connections. In a dendrogram, codes that participants frequently discuss together (such as Code A and Code B) will appear in the same branches with proximity and colour indicating the strength of the connection. On the NVivo software, by clicking into specific clusters, researchers can access overlapping comments or examples, helping to substantiate patterns and support emerging theoretical insights. For presentation, excerpts of this cluster analysis are included to demonstrate existing relationships identified. Within Chart 1a, there is a strong connection between all codes represented by their shared green colour. </w:t>
      </w:r>
    </w:p>
    <w:p w14:paraId="2790C27E" w14:textId="77777777" w:rsidR="00E74646" w:rsidRPr="00347D4F" w:rsidRDefault="00E74646" w:rsidP="00E74646">
      <w:pPr>
        <w:rPr>
          <w:rFonts w:ascii="Times New Roman" w:hAnsi="Times New Roman" w:cs="Times New Roman"/>
          <w:noProof/>
        </w:rPr>
      </w:pPr>
      <w:r w:rsidRPr="00347D4F">
        <w:rPr>
          <w:rFonts w:ascii="Times New Roman" w:hAnsi="Times New Roman" w:cs="Times New Roman"/>
          <w:b/>
          <w:bCs/>
        </w:rPr>
        <w:t>Chart 1: Example cluster analysis of all codes</w:t>
      </w:r>
    </w:p>
    <w:p w14:paraId="2025CB3D" w14:textId="77777777" w:rsidR="001B439A" w:rsidRDefault="001B439A" w:rsidP="00E74646">
      <w:pPr>
        <w:jc w:val="both"/>
        <w:rPr>
          <w:rFonts w:ascii="Times New Roman" w:hAnsi="Times New Roman" w:cs="Times New Roman"/>
          <w:b/>
          <w:bCs/>
        </w:rPr>
      </w:pPr>
      <w:r>
        <w:rPr>
          <w:noProof/>
        </w:rPr>
        <w:lastRenderedPageBreak/>
        <w:drawing>
          <wp:inline distT="0" distB="0" distL="0" distR="0" wp14:anchorId="19DEB7EA" wp14:editId="61708EA2">
            <wp:extent cx="3493770" cy="1638935"/>
            <wp:effectExtent l="19050" t="19050" r="11430" b="18415"/>
            <wp:docPr id="1289370821" name="Picture 5" descr="An image of an example cluster analysis generated in NVivo software. Subcodes are included to show the relative strength of their interrelationship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70821" name="Picture 5" descr="An image of an example cluster analysis generated in NVivo software. Subcodes are included to show the relative strength of their interrelationships. "/>
                    <pic:cNvPicPr>
                      <a:picLocks noChangeAspect="1"/>
                    </pic:cNvPicPr>
                  </pic:nvPicPr>
                  <pic:blipFill rotWithShape="1">
                    <a:blip r:embed="rId6" cstate="print">
                      <a:extLst>
                        <a:ext uri="{28A0092B-C50C-407E-A947-70E740481C1C}">
                          <a14:useLocalDpi xmlns:a14="http://schemas.microsoft.com/office/drawing/2010/main" val="0"/>
                        </a:ext>
                      </a:extLst>
                    </a:blip>
                    <a:srcRect l="25177" t="38803" r="15550" b="49494"/>
                    <a:stretch/>
                  </pic:blipFill>
                  <pic:spPr bwMode="auto">
                    <a:xfrm>
                      <a:off x="0" y="0"/>
                      <a:ext cx="3493770" cy="16389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9721827" w14:textId="6DB05124" w:rsidR="00E74646" w:rsidRPr="00347D4F" w:rsidRDefault="00E74646" w:rsidP="00E74646">
      <w:pPr>
        <w:jc w:val="both"/>
        <w:rPr>
          <w:rFonts w:ascii="Times New Roman" w:hAnsi="Times New Roman" w:cs="Times New Roman"/>
          <w:b/>
          <w:bCs/>
        </w:rPr>
      </w:pPr>
      <w:r w:rsidRPr="00347D4F">
        <w:rPr>
          <w:rFonts w:ascii="Times New Roman" w:hAnsi="Times New Roman" w:cs="Times New Roman"/>
          <w:b/>
          <w:bCs/>
        </w:rPr>
        <w:t xml:space="preserve">Table 1: Example cluster analysis of all codes with Jaccard’s coefficient </w:t>
      </w:r>
    </w:p>
    <w:tbl>
      <w:tblPr>
        <w:tblStyle w:val="TableGridLight"/>
        <w:tblW w:w="9628" w:type="dxa"/>
        <w:tblLook w:val="04A0" w:firstRow="1" w:lastRow="0" w:firstColumn="1" w:lastColumn="0" w:noHBand="0" w:noVBand="1"/>
      </w:tblPr>
      <w:tblGrid>
        <w:gridCol w:w="3685"/>
        <w:gridCol w:w="3685"/>
        <w:gridCol w:w="2258"/>
      </w:tblGrid>
      <w:tr w:rsidR="00347D4F" w:rsidRPr="00347D4F" w14:paraId="5960A6A2" w14:textId="77777777" w:rsidTr="006B2828">
        <w:trPr>
          <w:trHeight w:val="320"/>
        </w:trPr>
        <w:tc>
          <w:tcPr>
            <w:tcW w:w="3685" w:type="dxa"/>
            <w:noWrap/>
            <w:hideMark/>
          </w:tcPr>
          <w:p w14:paraId="091584FC" w14:textId="77777777" w:rsidR="00E74646" w:rsidRPr="00347D4F" w:rsidRDefault="00E74646" w:rsidP="006B2828">
            <w:pPr>
              <w:jc w:val="both"/>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Code A</w:t>
            </w:r>
          </w:p>
        </w:tc>
        <w:tc>
          <w:tcPr>
            <w:tcW w:w="3685" w:type="dxa"/>
            <w:noWrap/>
            <w:hideMark/>
          </w:tcPr>
          <w:p w14:paraId="199B71D8" w14:textId="77777777" w:rsidR="00E74646" w:rsidRPr="00347D4F" w:rsidRDefault="00E74646" w:rsidP="006B2828">
            <w:pPr>
              <w:jc w:val="both"/>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Code B</w:t>
            </w:r>
          </w:p>
        </w:tc>
        <w:tc>
          <w:tcPr>
            <w:tcW w:w="2258" w:type="dxa"/>
            <w:noWrap/>
            <w:hideMark/>
          </w:tcPr>
          <w:p w14:paraId="7B6B2B14" w14:textId="77777777" w:rsidR="00E74646" w:rsidRPr="00347D4F" w:rsidRDefault="00E74646" w:rsidP="006B2828">
            <w:pPr>
              <w:jc w:val="both"/>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Jaccard's coefficient</w:t>
            </w:r>
          </w:p>
        </w:tc>
      </w:tr>
      <w:tr w:rsidR="00347D4F" w:rsidRPr="00347D4F" w14:paraId="157969A2" w14:textId="77777777" w:rsidTr="006B2828">
        <w:trPr>
          <w:trHeight w:val="320"/>
        </w:trPr>
        <w:tc>
          <w:tcPr>
            <w:tcW w:w="3685" w:type="dxa"/>
            <w:noWrap/>
            <w:hideMark/>
          </w:tcPr>
          <w:p w14:paraId="6BE5852B"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Opportunity defined by place</w:t>
            </w:r>
          </w:p>
        </w:tc>
        <w:tc>
          <w:tcPr>
            <w:tcW w:w="3685" w:type="dxa"/>
            <w:noWrap/>
            <w:hideMark/>
          </w:tcPr>
          <w:p w14:paraId="5F32A72C"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Lack of support</w:t>
            </w:r>
          </w:p>
        </w:tc>
        <w:tc>
          <w:tcPr>
            <w:tcW w:w="2258" w:type="dxa"/>
            <w:noWrap/>
            <w:hideMark/>
          </w:tcPr>
          <w:p w14:paraId="35443A32"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1</w:t>
            </w:r>
          </w:p>
        </w:tc>
      </w:tr>
      <w:tr w:rsidR="00347D4F" w:rsidRPr="00347D4F" w14:paraId="39960BAC" w14:textId="77777777" w:rsidTr="006B2828">
        <w:trPr>
          <w:trHeight w:val="320"/>
        </w:trPr>
        <w:tc>
          <w:tcPr>
            <w:tcW w:w="3685" w:type="dxa"/>
            <w:noWrap/>
            <w:hideMark/>
          </w:tcPr>
          <w:p w14:paraId="6DD61AAE"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Perception of place</w:t>
            </w:r>
          </w:p>
        </w:tc>
        <w:tc>
          <w:tcPr>
            <w:tcW w:w="3685" w:type="dxa"/>
            <w:noWrap/>
            <w:hideMark/>
          </w:tcPr>
          <w:p w14:paraId="49CA7335"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Lack of support</w:t>
            </w:r>
          </w:p>
        </w:tc>
        <w:tc>
          <w:tcPr>
            <w:tcW w:w="2258" w:type="dxa"/>
            <w:noWrap/>
            <w:hideMark/>
          </w:tcPr>
          <w:p w14:paraId="76B2849A"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1</w:t>
            </w:r>
          </w:p>
        </w:tc>
      </w:tr>
      <w:tr w:rsidR="00347D4F" w:rsidRPr="00347D4F" w14:paraId="66F86A78" w14:textId="77777777" w:rsidTr="006B2828">
        <w:trPr>
          <w:trHeight w:val="320"/>
        </w:trPr>
        <w:tc>
          <w:tcPr>
            <w:tcW w:w="3685" w:type="dxa"/>
            <w:noWrap/>
            <w:hideMark/>
          </w:tcPr>
          <w:p w14:paraId="4C4A858C"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Perception of place</w:t>
            </w:r>
          </w:p>
        </w:tc>
        <w:tc>
          <w:tcPr>
            <w:tcW w:w="3685" w:type="dxa"/>
            <w:noWrap/>
            <w:hideMark/>
          </w:tcPr>
          <w:p w14:paraId="61F2314F"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Opportunity defined by place</w:t>
            </w:r>
          </w:p>
        </w:tc>
        <w:tc>
          <w:tcPr>
            <w:tcW w:w="2258" w:type="dxa"/>
            <w:noWrap/>
            <w:hideMark/>
          </w:tcPr>
          <w:p w14:paraId="235AA1A8"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1</w:t>
            </w:r>
          </w:p>
        </w:tc>
      </w:tr>
      <w:tr w:rsidR="00347D4F" w:rsidRPr="00347D4F" w14:paraId="3AA97EAB" w14:textId="77777777" w:rsidTr="006B2828">
        <w:trPr>
          <w:trHeight w:val="320"/>
        </w:trPr>
        <w:tc>
          <w:tcPr>
            <w:tcW w:w="3685" w:type="dxa"/>
            <w:noWrap/>
            <w:hideMark/>
          </w:tcPr>
          <w:p w14:paraId="63195F86"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Trade-offs</w:t>
            </w:r>
          </w:p>
        </w:tc>
        <w:tc>
          <w:tcPr>
            <w:tcW w:w="3685" w:type="dxa"/>
            <w:noWrap/>
            <w:hideMark/>
          </w:tcPr>
          <w:p w14:paraId="5F728107"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Buildings and space</w:t>
            </w:r>
          </w:p>
        </w:tc>
        <w:tc>
          <w:tcPr>
            <w:tcW w:w="2258" w:type="dxa"/>
            <w:noWrap/>
            <w:hideMark/>
          </w:tcPr>
          <w:p w14:paraId="46CCD238"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1</w:t>
            </w:r>
          </w:p>
        </w:tc>
      </w:tr>
      <w:tr w:rsidR="00347D4F" w:rsidRPr="00347D4F" w14:paraId="761C8E34" w14:textId="77777777" w:rsidTr="006B2828">
        <w:trPr>
          <w:trHeight w:val="320"/>
        </w:trPr>
        <w:tc>
          <w:tcPr>
            <w:tcW w:w="3685" w:type="dxa"/>
            <w:noWrap/>
            <w:hideMark/>
          </w:tcPr>
          <w:p w14:paraId="136D352C"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Trade-offs</w:t>
            </w:r>
          </w:p>
        </w:tc>
        <w:tc>
          <w:tcPr>
            <w:tcW w:w="3685" w:type="dxa"/>
            <w:noWrap/>
            <w:hideMark/>
          </w:tcPr>
          <w:p w14:paraId="5F9DA4A9"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Services</w:t>
            </w:r>
          </w:p>
        </w:tc>
        <w:tc>
          <w:tcPr>
            <w:tcW w:w="2258" w:type="dxa"/>
            <w:noWrap/>
            <w:hideMark/>
          </w:tcPr>
          <w:p w14:paraId="3DC2D2C4"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1</w:t>
            </w:r>
          </w:p>
        </w:tc>
      </w:tr>
      <w:tr w:rsidR="00347D4F" w:rsidRPr="00347D4F" w14:paraId="3F187B8D" w14:textId="77777777" w:rsidTr="006B2828">
        <w:trPr>
          <w:trHeight w:val="320"/>
        </w:trPr>
        <w:tc>
          <w:tcPr>
            <w:tcW w:w="3685" w:type="dxa"/>
            <w:noWrap/>
            <w:hideMark/>
          </w:tcPr>
          <w:p w14:paraId="40885B66"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Familial support to run a business</w:t>
            </w:r>
          </w:p>
        </w:tc>
        <w:tc>
          <w:tcPr>
            <w:tcW w:w="3685" w:type="dxa"/>
            <w:noWrap/>
            <w:hideMark/>
          </w:tcPr>
          <w:p w14:paraId="4A27314B"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Different ambitions and motivations between men and women</w:t>
            </w:r>
          </w:p>
        </w:tc>
        <w:tc>
          <w:tcPr>
            <w:tcW w:w="2258" w:type="dxa"/>
            <w:noWrap/>
            <w:hideMark/>
          </w:tcPr>
          <w:p w14:paraId="5C9AF0E5"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0.8</w:t>
            </w:r>
          </w:p>
        </w:tc>
      </w:tr>
      <w:tr w:rsidR="00347D4F" w:rsidRPr="00347D4F" w14:paraId="5183F65F" w14:textId="77777777" w:rsidTr="006B2828">
        <w:trPr>
          <w:trHeight w:val="320"/>
        </w:trPr>
        <w:tc>
          <w:tcPr>
            <w:tcW w:w="3685" w:type="dxa"/>
            <w:noWrap/>
            <w:hideMark/>
          </w:tcPr>
          <w:p w14:paraId="29489B74"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Time spent travelling</w:t>
            </w:r>
          </w:p>
        </w:tc>
        <w:tc>
          <w:tcPr>
            <w:tcW w:w="3685" w:type="dxa"/>
            <w:noWrap/>
            <w:hideMark/>
          </w:tcPr>
          <w:p w14:paraId="618072B3"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The bottom line and making profit</w:t>
            </w:r>
          </w:p>
        </w:tc>
        <w:tc>
          <w:tcPr>
            <w:tcW w:w="2258" w:type="dxa"/>
            <w:noWrap/>
            <w:hideMark/>
          </w:tcPr>
          <w:p w14:paraId="17BD3AC3"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0.8</w:t>
            </w:r>
          </w:p>
        </w:tc>
      </w:tr>
    </w:tbl>
    <w:p w14:paraId="4E8F88CE" w14:textId="77777777" w:rsidR="00E74646" w:rsidRPr="00347D4F" w:rsidRDefault="00E74646" w:rsidP="00E74646">
      <w:pPr>
        <w:jc w:val="both"/>
        <w:rPr>
          <w:rFonts w:ascii="Times New Roman" w:hAnsi="Times New Roman" w:cs="Times New Roman"/>
        </w:rPr>
      </w:pPr>
    </w:p>
    <w:p w14:paraId="73802F0F"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Findings show there is a strong relationship between ‘time spent travelling’ and ‘the bottom line and making profit’ with a Jaccard’s coefficient of 0.8 (or 80% similarity), as shown in Table 1, quantifying this connection. This relationship is contextualised by examining qualitative data in which participants frequently discuss the extensive time spent traveling across North Yorkshire to reach clients or attend networking events. Participants noted the limited availability of public transport, necessitating reliance on private vehicles. This significant travel time often restricts their ability to allocate time more productively, impacting business profitability. These insights underscore the place-based challenges in the area, highlighting how local infrastructure issues are linked to economic outcomes for female entrepreneurs, showing the dynamic interplay of many issues in this system. </w:t>
      </w:r>
    </w:p>
    <w:p w14:paraId="179A45B1"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The analysis also highlights that many female entrepreneurs strongly rely on familial support to sustain their businesses. This dependency appears tied to gendered differences in ambitions and motivations, where societal expectations play a significant role, with a Jaccard’s coefficient of 0.8 linking the two codes in Table 1. Males are often assumed to have familial support readily available due to traditional gender roles, whereas females frequently juggle caregiving and household responsibilities alongside their entrepreneurial pursuits. For females, the support they receive can directly influence their business ambitions. Many are unable to start or expand their ventures without financial backing from a partner or practical help, such as caregiving support, from extended family. For example, a partner contributing additional household income offers stability, enabling the entrepreneur to focus on their business without solely shouldering the financial burden. Females whose families depend on their stable income may avoid pursuing higher-risk, high-reward opportunities. Qualitative and secondary data shows that female entrepreneurs often prioritise stability and balance over maximising profits, reflecting their unique circumstances. Compounding these challenges are persistent stereotypes that female entrepreneurs lack ambition, are less serious about their businesses, and do not prioritise profit, further perpetuating systemic biases. </w:t>
      </w:r>
    </w:p>
    <w:p w14:paraId="147058DE" w14:textId="77777777" w:rsidR="00E74646" w:rsidRPr="00347D4F" w:rsidRDefault="00E74646" w:rsidP="00E74646">
      <w:pPr>
        <w:pStyle w:val="Heading3"/>
        <w:rPr>
          <w:rFonts w:cs="Times New Roman"/>
          <w:b w:val="0"/>
          <w:bCs/>
          <w:color w:val="auto"/>
          <w:szCs w:val="24"/>
        </w:rPr>
      </w:pPr>
      <w:r w:rsidRPr="00347D4F">
        <w:rPr>
          <w:rFonts w:cs="Times New Roman"/>
          <w:bCs/>
          <w:color w:val="auto"/>
          <w:szCs w:val="24"/>
        </w:rPr>
        <w:lastRenderedPageBreak/>
        <w:t>Testing Interrelationships</w:t>
      </w:r>
    </w:p>
    <w:p w14:paraId="350DEDA7"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It is also possible to test the relationship between specific codes to understand their interrelationship as exemplified in Chart 2 and Table 2. For example, two parent codes (Thematic areas), ‘Diversity of place’ and ‘Culture’, each with multiple child nodes (subcodes) reveal notable relationships both within and across themes. ‘Diversity of place’ reflects the varied landscape of YNY while ‘Culture’ reflects gendered issues, including gender stereotypes, perception of female entrepreneurs, imposter syndrome and female skills. Analysis highlights both expected relationships (e.g., ‘female skills’ and ‘emotional trade’) and unexpected relationships such as a link between ‘Male Spaces’ and ‘Difficulty in Coming into YNY for Business’. </w:t>
      </w:r>
    </w:p>
    <w:p w14:paraId="7262F190"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The ‘Male Spaces’ code highlights challenges females face in traditionally male-oriented entrepreneurial spaces—ranging from networking barriers and underrepresentation in their sectors to differential access to business resources. These challenges are compounded for those coming into YNY for business, as they often feel isolated and lack necessary support. This connection suggests that the geographic and social marginalisation of female entrepreneurs is mutually reinforcing, demonstrating a need for more inclusive, accessible support systems for females in business across diverse locations. </w:t>
      </w:r>
    </w:p>
    <w:p w14:paraId="58DA0F9B" w14:textId="77777777" w:rsidR="00E74646" w:rsidRPr="00347D4F" w:rsidRDefault="00E74646" w:rsidP="00E74646">
      <w:pPr>
        <w:jc w:val="both"/>
        <w:rPr>
          <w:rFonts w:ascii="Times New Roman" w:hAnsi="Times New Roman" w:cs="Times New Roman"/>
          <w:b/>
          <w:bCs/>
        </w:rPr>
      </w:pPr>
      <w:r w:rsidRPr="00347D4F">
        <w:rPr>
          <w:rFonts w:ascii="Times New Roman" w:hAnsi="Times New Roman" w:cs="Times New Roman"/>
          <w:b/>
          <w:bCs/>
        </w:rPr>
        <w:t>Chart 2: Diversity of place x Culture</w:t>
      </w:r>
    </w:p>
    <w:p w14:paraId="6671460D" w14:textId="77777777" w:rsidR="001B439A" w:rsidRDefault="001B439A" w:rsidP="00E74646">
      <w:pPr>
        <w:jc w:val="both"/>
        <w:rPr>
          <w:rFonts w:ascii="Times New Roman" w:hAnsi="Times New Roman" w:cs="Times New Roman"/>
          <w:b/>
          <w:bCs/>
        </w:rPr>
      </w:pPr>
      <w:r>
        <w:rPr>
          <w:noProof/>
        </w:rPr>
        <w:drawing>
          <wp:inline distT="0" distB="0" distL="0" distR="0" wp14:anchorId="154E8615" wp14:editId="1FEE6EC8">
            <wp:extent cx="4696460" cy="4277995"/>
            <wp:effectExtent l="0" t="0" r="8890" b="8255"/>
            <wp:docPr id="1501023042" name="Picture 9" descr="An image of an example cluster analysis generated in NVivo software. Subcodes are included to show the relative strength of their interrelationships. Specifically the thematic parents codes of diversity of place and culture are tested to explore their interrelationship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023042" name="Picture 9" descr="An image of an example cluster analysis generated in NVivo software. Subcodes are included to show the relative strength of their interrelationships. Specifically the thematic parents codes of diversity of place and culture are tested to explore their interrelationships. "/>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96460" cy="4277995"/>
                    </a:xfrm>
                    <a:prstGeom prst="rect">
                      <a:avLst/>
                    </a:prstGeom>
                    <a:noFill/>
                    <a:ln>
                      <a:noFill/>
                    </a:ln>
                  </pic:spPr>
                </pic:pic>
              </a:graphicData>
            </a:graphic>
          </wp:inline>
        </w:drawing>
      </w:r>
    </w:p>
    <w:p w14:paraId="459675A5" w14:textId="6EC06861" w:rsidR="00E74646" w:rsidRPr="00347D4F" w:rsidRDefault="00E74646" w:rsidP="00E74646">
      <w:pPr>
        <w:jc w:val="both"/>
        <w:rPr>
          <w:rFonts w:ascii="Times New Roman" w:hAnsi="Times New Roman" w:cs="Times New Roman"/>
          <w:b/>
          <w:bCs/>
        </w:rPr>
      </w:pPr>
      <w:r w:rsidRPr="00347D4F">
        <w:rPr>
          <w:rFonts w:ascii="Times New Roman" w:hAnsi="Times New Roman" w:cs="Times New Roman"/>
          <w:b/>
          <w:bCs/>
        </w:rPr>
        <w:t xml:space="preserve">Table 2: Cluster analysis of codes ‘Diversity of place’ and ‘Culture’ with Jaccard’s coefficient </w:t>
      </w:r>
    </w:p>
    <w:tbl>
      <w:tblPr>
        <w:tblStyle w:val="TableGridLight"/>
        <w:tblW w:w="9539" w:type="dxa"/>
        <w:tblLook w:val="04A0" w:firstRow="1" w:lastRow="0" w:firstColumn="1" w:lastColumn="0" w:noHBand="0" w:noVBand="1"/>
      </w:tblPr>
      <w:tblGrid>
        <w:gridCol w:w="3256"/>
        <w:gridCol w:w="4790"/>
        <w:gridCol w:w="1493"/>
      </w:tblGrid>
      <w:tr w:rsidR="00347D4F" w:rsidRPr="00347D4F" w14:paraId="45902939" w14:textId="77777777" w:rsidTr="006B2828">
        <w:trPr>
          <w:trHeight w:val="320"/>
        </w:trPr>
        <w:tc>
          <w:tcPr>
            <w:tcW w:w="3256" w:type="dxa"/>
            <w:noWrap/>
            <w:hideMark/>
          </w:tcPr>
          <w:p w14:paraId="382C22B8" w14:textId="77777777" w:rsidR="00E74646" w:rsidRPr="00347D4F" w:rsidRDefault="00E74646" w:rsidP="006B2828">
            <w:pPr>
              <w:jc w:val="both"/>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Code A</w:t>
            </w:r>
          </w:p>
        </w:tc>
        <w:tc>
          <w:tcPr>
            <w:tcW w:w="4790" w:type="dxa"/>
            <w:noWrap/>
            <w:hideMark/>
          </w:tcPr>
          <w:p w14:paraId="103CB647" w14:textId="77777777" w:rsidR="00E74646" w:rsidRPr="00347D4F" w:rsidRDefault="00E74646" w:rsidP="006B2828">
            <w:pPr>
              <w:jc w:val="both"/>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Code B</w:t>
            </w:r>
          </w:p>
        </w:tc>
        <w:tc>
          <w:tcPr>
            <w:tcW w:w="1493" w:type="dxa"/>
            <w:noWrap/>
            <w:hideMark/>
          </w:tcPr>
          <w:p w14:paraId="04297593" w14:textId="77777777" w:rsidR="00E74646" w:rsidRPr="00347D4F" w:rsidRDefault="00E74646" w:rsidP="006B2828">
            <w:pPr>
              <w:jc w:val="both"/>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Jaccard's coefficient</w:t>
            </w:r>
          </w:p>
        </w:tc>
      </w:tr>
      <w:tr w:rsidR="00347D4F" w:rsidRPr="00347D4F" w14:paraId="055B3D83" w14:textId="77777777" w:rsidTr="006B2828">
        <w:trPr>
          <w:trHeight w:val="320"/>
        </w:trPr>
        <w:tc>
          <w:tcPr>
            <w:tcW w:w="3256" w:type="dxa"/>
            <w:noWrap/>
            <w:hideMark/>
          </w:tcPr>
          <w:p w14:paraId="468A389D"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Female skills</w:t>
            </w:r>
          </w:p>
        </w:tc>
        <w:tc>
          <w:tcPr>
            <w:tcW w:w="4790" w:type="dxa"/>
            <w:noWrap/>
            <w:hideMark/>
          </w:tcPr>
          <w:p w14:paraId="3FAAAEC2"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Emotional trade</w:t>
            </w:r>
          </w:p>
        </w:tc>
        <w:tc>
          <w:tcPr>
            <w:tcW w:w="1493" w:type="dxa"/>
            <w:noWrap/>
            <w:hideMark/>
          </w:tcPr>
          <w:p w14:paraId="11FF2C82"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1</w:t>
            </w:r>
          </w:p>
        </w:tc>
      </w:tr>
      <w:tr w:rsidR="00347D4F" w:rsidRPr="00347D4F" w14:paraId="3E23C145" w14:textId="77777777" w:rsidTr="006B2828">
        <w:trPr>
          <w:trHeight w:val="320"/>
        </w:trPr>
        <w:tc>
          <w:tcPr>
            <w:tcW w:w="3256" w:type="dxa"/>
            <w:noWrap/>
            <w:hideMark/>
          </w:tcPr>
          <w:p w14:paraId="18538C9B"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Services</w:t>
            </w:r>
          </w:p>
        </w:tc>
        <w:tc>
          <w:tcPr>
            <w:tcW w:w="4790" w:type="dxa"/>
            <w:noWrap/>
            <w:hideMark/>
          </w:tcPr>
          <w:p w14:paraId="5845CAC2"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Buildings and space</w:t>
            </w:r>
          </w:p>
        </w:tc>
        <w:tc>
          <w:tcPr>
            <w:tcW w:w="1493" w:type="dxa"/>
            <w:noWrap/>
            <w:hideMark/>
          </w:tcPr>
          <w:p w14:paraId="08805404"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1</w:t>
            </w:r>
          </w:p>
        </w:tc>
      </w:tr>
      <w:tr w:rsidR="00347D4F" w:rsidRPr="00347D4F" w14:paraId="4011CEE2" w14:textId="77777777" w:rsidTr="006B2828">
        <w:trPr>
          <w:trHeight w:val="320"/>
        </w:trPr>
        <w:tc>
          <w:tcPr>
            <w:tcW w:w="3256" w:type="dxa"/>
            <w:noWrap/>
            <w:hideMark/>
          </w:tcPr>
          <w:p w14:paraId="7CBA4729"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lastRenderedPageBreak/>
              <w:t>Imposter syndrome</w:t>
            </w:r>
          </w:p>
        </w:tc>
        <w:tc>
          <w:tcPr>
            <w:tcW w:w="4790" w:type="dxa"/>
            <w:noWrap/>
            <w:hideMark/>
          </w:tcPr>
          <w:p w14:paraId="1148DA98"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Different ambitions and motivations between men and women</w:t>
            </w:r>
          </w:p>
        </w:tc>
        <w:tc>
          <w:tcPr>
            <w:tcW w:w="1493" w:type="dxa"/>
            <w:noWrap/>
            <w:hideMark/>
          </w:tcPr>
          <w:p w14:paraId="32F6C5DF"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0.8</w:t>
            </w:r>
          </w:p>
        </w:tc>
      </w:tr>
      <w:tr w:rsidR="00347D4F" w:rsidRPr="00347D4F" w14:paraId="4BC05E5B" w14:textId="77777777" w:rsidTr="006B2828">
        <w:trPr>
          <w:trHeight w:val="320"/>
        </w:trPr>
        <w:tc>
          <w:tcPr>
            <w:tcW w:w="3256" w:type="dxa"/>
            <w:noWrap/>
            <w:hideMark/>
          </w:tcPr>
          <w:p w14:paraId="063A89E6"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Male spaces</w:t>
            </w:r>
          </w:p>
        </w:tc>
        <w:tc>
          <w:tcPr>
            <w:tcW w:w="4790" w:type="dxa"/>
            <w:noWrap/>
            <w:hideMark/>
          </w:tcPr>
          <w:p w14:paraId="0EC8EF36"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Difficulty in coming into YNY for business</w:t>
            </w:r>
          </w:p>
        </w:tc>
        <w:tc>
          <w:tcPr>
            <w:tcW w:w="1493" w:type="dxa"/>
            <w:noWrap/>
            <w:hideMark/>
          </w:tcPr>
          <w:p w14:paraId="4D8D9600"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0.8</w:t>
            </w:r>
          </w:p>
        </w:tc>
      </w:tr>
      <w:tr w:rsidR="00347D4F" w:rsidRPr="00347D4F" w14:paraId="2ABCB754" w14:textId="77777777" w:rsidTr="006B2828">
        <w:trPr>
          <w:trHeight w:val="320"/>
        </w:trPr>
        <w:tc>
          <w:tcPr>
            <w:tcW w:w="3256" w:type="dxa"/>
            <w:noWrap/>
            <w:hideMark/>
          </w:tcPr>
          <w:p w14:paraId="2DF0B987"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Stereotypical gender roles</w:t>
            </w:r>
          </w:p>
        </w:tc>
        <w:tc>
          <w:tcPr>
            <w:tcW w:w="4790" w:type="dxa"/>
            <w:noWrap/>
            <w:hideMark/>
          </w:tcPr>
          <w:p w14:paraId="070A3C2D"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Male spaces</w:t>
            </w:r>
          </w:p>
        </w:tc>
        <w:tc>
          <w:tcPr>
            <w:tcW w:w="1493" w:type="dxa"/>
            <w:noWrap/>
            <w:hideMark/>
          </w:tcPr>
          <w:p w14:paraId="2EB32C71"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0.8</w:t>
            </w:r>
          </w:p>
        </w:tc>
      </w:tr>
      <w:tr w:rsidR="00347D4F" w:rsidRPr="00347D4F" w14:paraId="3670830D" w14:textId="77777777" w:rsidTr="006B2828">
        <w:trPr>
          <w:trHeight w:val="320"/>
        </w:trPr>
        <w:tc>
          <w:tcPr>
            <w:tcW w:w="3256" w:type="dxa"/>
            <w:noWrap/>
            <w:hideMark/>
          </w:tcPr>
          <w:p w14:paraId="24D1E7E9"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Emotional trade</w:t>
            </w:r>
          </w:p>
        </w:tc>
        <w:tc>
          <w:tcPr>
            <w:tcW w:w="4790" w:type="dxa"/>
            <w:noWrap/>
            <w:hideMark/>
          </w:tcPr>
          <w:p w14:paraId="23BA99AE"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 xml:space="preserve">Difficulty in coming into YNY for business </w:t>
            </w:r>
          </w:p>
        </w:tc>
        <w:tc>
          <w:tcPr>
            <w:tcW w:w="1493" w:type="dxa"/>
            <w:noWrap/>
            <w:hideMark/>
          </w:tcPr>
          <w:p w14:paraId="48A67F5A"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0.75</w:t>
            </w:r>
          </w:p>
        </w:tc>
      </w:tr>
      <w:tr w:rsidR="00347D4F" w:rsidRPr="00347D4F" w14:paraId="6A787E68" w14:textId="77777777" w:rsidTr="006B2828">
        <w:trPr>
          <w:trHeight w:val="320"/>
        </w:trPr>
        <w:tc>
          <w:tcPr>
            <w:tcW w:w="3256" w:type="dxa"/>
            <w:noWrap/>
            <w:hideMark/>
          </w:tcPr>
          <w:p w14:paraId="15605E05"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Female skills</w:t>
            </w:r>
          </w:p>
        </w:tc>
        <w:tc>
          <w:tcPr>
            <w:tcW w:w="4790" w:type="dxa"/>
            <w:noWrap/>
            <w:hideMark/>
          </w:tcPr>
          <w:p w14:paraId="2D03A68E"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 xml:space="preserve">Difficulty in coming into YNY for business </w:t>
            </w:r>
          </w:p>
        </w:tc>
        <w:tc>
          <w:tcPr>
            <w:tcW w:w="1493" w:type="dxa"/>
            <w:noWrap/>
            <w:hideMark/>
          </w:tcPr>
          <w:p w14:paraId="00196D08"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0.75</w:t>
            </w:r>
          </w:p>
        </w:tc>
      </w:tr>
      <w:tr w:rsidR="00347D4F" w:rsidRPr="00347D4F" w14:paraId="65191402" w14:textId="77777777" w:rsidTr="006B2828">
        <w:trPr>
          <w:trHeight w:val="320"/>
        </w:trPr>
        <w:tc>
          <w:tcPr>
            <w:tcW w:w="3256" w:type="dxa"/>
            <w:noWrap/>
            <w:hideMark/>
          </w:tcPr>
          <w:p w14:paraId="2B9645F5"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Pricing with imposter syndrome</w:t>
            </w:r>
          </w:p>
        </w:tc>
        <w:tc>
          <w:tcPr>
            <w:tcW w:w="4790" w:type="dxa"/>
            <w:noWrap/>
            <w:hideMark/>
          </w:tcPr>
          <w:p w14:paraId="3F0697E1"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Different ambitions and motivations between men and women</w:t>
            </w:r>
          </w:p>
        </w:tc>
        <w:tc>
          <w:tcPr>
            <w:tcW w:w="1493" w:type="dxa"/>
            <w:noWrap/>
            <w:hideMark/>
          </w:tcPr>
          <w:p w14:paraId="7AFD5E56"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0.75</w:t>
            </w:r>
          </w:p>
        </w:tc>
      </w:tr>
      <w:tr w:rsidR="00347D4F" w:rsidRPr="00347D4F" w14:paraId="7A6881CB" w14:textId="77777777" w:rsidTr="006B2828">
        <w:trPr>
          <w:trHeight w:val="320"/>
        </w:trPr>
        <w:tc>
          <w:tcPr>
            <w:tcW w:w="3256" w:type="dxa"/>
            <w:noWrap/>
            <w:hideMark/>
          </w:tcPr>
          <w:p w14:paraId="0E2179DB"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Stereotypical gender roles</w:t>
            </w:r>
          </w:p>
        </w:tc>
        <w:tc>
          <w:tcPr>
            <w:tcW w:w="4790" w:type="dxa"/>
            <w:noWrap/>
            <w:hideMark/>
          </w:tcPr>
          <w:p w14:paraId="354C73F7"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Pricing with imposter syndrome</w:t>
            </w:r>
          </w:p>
        </w:tc>
        <w:tc>
          <w:tcPr>
            <w:tcW w:w="1493" w:type="dxa"/>
            <w:noWrap/>
            <w:hideMark/>
          </w:tcPr>
          <w:p w14:paraId="5109A76B"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0.75</w:t>
            </w:r>
          </w:p>
        </w:tc>
      </w:tr>
      <w:tr w:rsidR="00347D4F" w:rsidRPr="00347D4F" w14:paraId="12D4E0A8" w14:textId="77777777" w:rsidTr="006B2828">
        <w:trPr>
          <w:trHeight w:val="320"/>
        </w:trPr>
        <w:tc>
          <w:tcPr>
            <w:tcW w:w="3256" w:type="dxa"/>
            <w:noWrap/>
          </w:tcPr>
          <w:p w14:paraId="1648455B"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Socialisation and unconscious bias</w:t>
            </w:r>
          </w:p>
        </w:tc>
        <w:tc>
          <w:tcPr>
            <w:tcW w:w="4790" w:type="dxa"/>
            <w:noWrap/>
          </w:tcPr>
          <w:p w14:paraId="6D996A3B"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Challenging marketplace</w:t>
            </w:r>
          </w:p>
        </w:tc>
        <w:tc>
          <w:tcPr>
            <w:tcW w:w="1493" w:type="dxa"/>
            <w:noWrap/>
          </w:tcPr>
          <w:p w14:paraId="318D3FC9" w14:textId="77777777" w:rsidR="00E74646" w:rsidRPr="00347D4F" w:rsidRDefault="00E74646" w:rsidP="006B2828">
            <w:pPr>
              <w:jc w:val="both"/>
              <w:rPr>
                <w:rFonts w:ascii="Times New Roman" w:eastAsia="Times New Roman" w:hAnsi="Times New Roman" w:cs="Times New Roman"/>
                <w:kern w:val="0"/>
                <w:sz w:val="18"/>
                <w:szCs w:val="18"/>
                <w:lang w:eastAsia="en-GB"/>
                <w14:ligatures w14:val="none"/>
              </w:rPr>
            </w:pPr>
            <w:r w:rsidRPr="00347D4F">
              <w:rPr>
                <w:rFonts w:ascii="Times New Roman" w:eastAsia="Times New Roman" w:hAnsi="Times New Roman" w:cs="Times New Roman"/>
                <w:kern w:val="0"/>
                <w:sz w:val="18"/>
                <w:szCs w:val="18"/>
                <w:lang w:eastAsia="en-GB"/>
                <w14:ligatures w14:val="none"/>
              </w:rPr>
              <w:t>0.6</w:t>
            </w:r>
          </w:p>
        </w:tc>
      </w:tr>
    </w:tbl>
    <w:p w14:paraId="0BBB5052" w14:textId="77777777" w:rsidR="00E74646" w:rsidRPr="00347D4F" w:rsidRDefault="00E74646" w:rsidP="00E74646">
      <w:pPr>
        <w:jc w:val="both"/>
        <w:rPr>
          <w:rFonts w:ascii="Times New Roman" w:hAnsi="Times New Roman" w:cs="Times New Roman"/>
        </w:rPr>
      </w:pPr>
    </w:p>
    <w:p w14:paraId="2C05119D"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This approach emphasises the need for inclusive interventions that address interconnected challenges and highlight leverage points where strategic interventions can create widespread change. In our case study, cluster analysis reveals how geographic and social marginalisation reinforce one another. Levers such as improving access to resources, fostering inclusive networks and decentralising support systems can be identified. Additionally, this process helps to identify meso-level variables, such as how organisations, the community or institutions interact with the wider system. This not only improves transparency but also clarifies who is responsible for different parts of the system and their roles in delivering interventions. It may also be a useful starting point in uncovering dynamics between meso-level variables, such as the relationship between community and local government.</w:t>
      </w:r>
    </w:p>
    <w:p w14:paraId="598173DF" w14:textId="77777777" w:rsidR="00E74646" w:rsidRPr="00347D4F" w:rsidRDefault="00E74646" w:rsidP="00E74646">
      <w:pPr>
        <w:jc w:val="both"/>
        <w:rPr>
          <w:rFonts w:ascii="Times New Roman" w:hAnsi="Times New Roman" w:cs="Times New Roman"/>
          <w:noProof/>
        </w:rPr>
      </w:pPr>
      <w:r w:rsidRPr="00347D4F">
        <w:rPr>
          <w:rFonts w:ascii="Times New Roman" w:eastAsia="Times New Roman" w:hAnsi="Times New Roman" w:cs="Times New Roman"/>
          <w:kern w:val="0"/>
          <w:lang w:eastAsia="en-GB"/>
          <w14:ligatures w14:val="none"/>
        </w:rPr>
        <w:t>Another useful tool employed is the coding matrix, especially when used with case profiles. Cases are units of analysis in NVivo that can place and group common identifiers on files, including age, sex, profession, etc. In this research, the identifier of geographical location is used, and participants are ‘cased’ as e.g., Coastal, Rural, Urban, etc., as demonstrated in Table 3.</w:t>
      </w:r>
      <w:r w:rsidRPr="00347D4F">
        <w:rPr>
          <w:rFonts w:ascii="Times New Roman" w:hAnsi="Times New Roman" w:cs="Times New Roman"/>
          <w:noProof/>
        </w:rPr>
        <w:t xml:space="preserve"> Using this method focuses and targets interventions in areas against characteristics where they are highlighted. For example, there are more acute difficulties in acquiring staff and skills needed in rural and coastal areas, which inform the intervention approach, decision-making and stakeholder engagement.</w:t>
      </w:r>
    </w:p>
    <w:p w14:paraId="564728EC" w14:textId="77777777" w:rsidR="00E74646" w:rsidRPr="00347D4F" w:rsidRDefault="00E74646" w:rsidP="00E74646">
      <w:pPr>
        <w:jc w:val="both"/>
        <w:rPr>
          <w:rFonts w:ascii="Times New Roman" w:hAnsi="Times New Roman" w:cs="Times New Roman"/>
          <w:b/>
          <w:bCs/>
        </w:rPr>
      </w:pPr>
      <w:r w:rsidRPr="00347D4F">
        <w:rPr>
          <w:rFonts w:ascii="Times New Roman" w:hAnsi="Times New Roman" w:cs="Times New Roman"/>
          <w:b/>
          <w:bCs/>
        </w:rPr>
        <w:t>Table 3: Matrix Coding Query of selected codes and cases</w:t>
      </w:r>
    </w:p>
    <w:tbl>
      <w:tblPr>
        <w:tblStyle w:val="TableGridLight"/>
        <w:tblpPr w:leftFromText="180" w:rightFromText="180" w:vertAnchor="text" w:horzAnchor="margin" w:tblpY="291"/>
        <w:tblW w:w="9584" w:type="dxa"/>
        <w:tblLayout w:type="fixed"/>
        <w:tblLook w:val="04A0" w:firstRow="1" w:lastRow="0" w:firstColumn="1" w:lastColumn="0" w:noHBand="0" w:noVBand="1"/>
      </w:tblPr>
      <w:tblGrid>
        <w:gridCol w:w="855"/>
        <w:gridCol w:w="1247"/>
        <w:gridCol w:w="1247"/>
        <w:gridCol w:w="1247"/>
        <w:gridCol w:w="1247"/>
        <w:gridCol w:w="1247"/>
        <w:gridCol w:w="1247"/>
        <w:gridCol w:w="1247"/>
      </w:tblGrid>
      <w:tr w:rsidR="00347D4F" w:rsidRPr="00347D4F" w14:paraId="4B627433" w14:textId="77777777" w:rsidTr="006B2828">
        <w:trPr>
          <w:trHeight w:val="397"/>
        </w:trPr>
        <w:tc>
          <w:tcPr>
            <w:tcW w:w="855" w:type="dxa"/>
            <w:hideMark/>
          </w:tcPr>
          <w:p w14:paraId="02F9C9B1" w14:textId="77777777" w:rsidR="00E74646" w:rsidRPr="00347D4F" w:rsidRDefault="00E74646" w:rsidP="006B2828">
            <w:pPr>
              <w:rPr>
                <w:rFonts w:ascii="Times New Roman" w:eastAsia="Times New Roman" w:hAnsi="Times New Roman" w:cs="Times New Roman"/>
                <w:kern w:val="0"/>
                <w:sz w:val="20"/>
                <w:szCs w:val="20"/>
                <w:lang w:eastAsia="en-GB"/>
                <w14:ligatures w14:val="none"/>
              </w:rPr>
            </w:pPr>
          </w:p>
        </w:tc>
        <w:tc>
          <w:tcPr>
            <w:tcW w:w="1247" w:type="dxa"/>
            <w:hideMark/>
          </w:tcPr>
          <w:p w14:paraId="43BB4A9E" w14:textId="77777777" w:rsidR="00E74646" w:rsidRPr="00347D4F" w:rsidRDefault="00E74646" w:rsidP="006B2828">
            <w:pPr>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Green Transport</w:t>
            </w:r>
          </w:p>
        </w:tc>
        <w:tc>
          <w:tcPr>
            <w:tcW w:w="1247" w:type="dxa"/>
            <w:hideMark/>
          </w:tcPr>
          <w:p w14:paraId="032A558A" w14:textId="77777777" w:rsidR="00E74646" w:rsidRPr="00347D4F" w:rsidRDefault="00E74646" w:rsidP="006B2828">
            <w:pPr>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Time spent travelling</w:t>
            </w:r>
          </w:p>
        </w:tc>
        <w:tc>
          <w:tcPr>
            <w:tcW w:w="1247" w:type="dxa"/>
            <w:hideMark/>
          </w:tcPr>
          <w:p w14:paraId="0A2033DA" w14:textId="77777777" w:rsidR="00E74646" w:rsidRPr="00347D4F" w:rsidRDefault="00E74646" w:rsidP="006B2828">
            <w:pPr>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Staffing and Skills</w:t>
            </w:r>
          </w:p>
        </w:tc>
        <w:tc>
          <w:tcPr>
            <w:tcW w:w="1247" w:type="dxa"/>
            <w:hideMark/>
          </w:tcPr>
          <w:p w14:paraId="1071E5D4" w14:textId="77777777" w:rsidR="00E74646" w:rsidRPr="00347D4F" w:rsidRDefault="00E74646" w:rsidP="006B2828">
            <w:pPr>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Challenging Marketplace</w:t>
            </w:r>
          </w:p>
        </w:tc>
        <w:tc>
          <w:tcPr>
            <w:tcW w:w="1247" w:type="dxa"/>
            <w:hideMark/>
          </w:tcPr>
          <w:p w14:paraId="7C8A9FE3" w14:textId="77777777" w:rsidR="00E74646" w:rsidRPr="00347D4F" w:rsidRDefault="00E74646" w:rsidP="006B2828">
            <w:pPr>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Community networking</w:t>
            </w:r>
          </w:p>
        </w:tc>
        <w:tc>
          <w:tcPr>
            <w:tcW w:w="1247" w:type="dxa"/>
            <w:hideMark/>
          </w:tcPr>
          <w:p w14:paraId="6D24CD06" w14:textId="77777777" w:rsidR="00E74646" w:rsidRPr="00347D4F" w:rsidRDefault="00E74646" w:rsidP="006B2828">
            <w:pPr>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Flexibility for familial reasons</w:t>
            </w:r>
          </w:p>
        </w:tc>
        <w:tc>
          <w:tcPr>
            <w:tcW w:w="1247" w:type="dxa"/>
            <w:hideMark/>
          </w:tcPr>
          <w:p w14:paraId="37DA43A9" w14:textId="77777777" w:rsidR="00E74646" w:rsidRPr="00347D4F" w:rsidRDefault="00E74646" w:rsidP="006B2828">
            <w:pPr>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Imposter syndrome</w:t>
            </w:r>
          </w:p>
        </w:tc>
      </w:tr>
      <w:tr w:rsidR="00347D4F" w:rsidRPr="00347D4F" w14:paraId="3993983C" w14:textId="77777777" w:rsidTr="006B2828">
        <w:trPr>
          <w:trHeight w:val="397"/>
        </w:trPr>
        <w:tc>
          <w:tcPr>
            <w:tcW w:w="855" w:type="dxa"/>
            <w:noWrap/>
            <w:hideMark/>
          </w:tcPr>
          <w:p w14:paraId="1B109F26" w14:textId="77777777" w:rsidR="00E74646" w:rsidRPr="00347D4F" w:rsidRDefault="00E74646" w:rsidP="006B2828">
            <w:pPr>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Rural</w:t>
            </w:r>
          </w:p>
        </w:tc>
        <w:tc>
          <w:tcPr>
            <w:tcW w:w="1247" w:type="dxa"/>
            <w:noWrap/>
            <w:hideMark/>
          </w:tcPr>
          <w:p w14:paraId="67B62761"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7</w:t>
            </w:r>
          </w:p>
        </w:tc>
        <w:tc>
          <w:tcPr>
            <w:tcW w:w="1247" w:type="dxa"/>
            <w:noWrap/>
            <w:hideMark/>
          </w:tcPr>
          <w:p w14:paraId="5211A561"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7</w:t>
            </w:r>
          </w:p>
        </w:tc>
        <w:tc>
          <w:tcPr>
            <w:tcW w:w="1247" w:type="dxa"/>
            <w:noWrap/>
            <w:hideMark/>
          </w:tcPr>
          <w:p w14:paraId="0A025EB9"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8</w:t>
            </w:r>
          </w:p>
        </w:tc>
        <w:tc>
          <w:tcPr>
            <w:tcW w:w="1247" w:type="dxa"/>
            <w:noWrap/>
            <w:hideMark/>
          </w:tcPr>
          <w:p w14:paraId="17F88293"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4</w:t>
            </w:r>
          </w:p>
        </w:tc>
        <w:tc>
          <w:tcPr>
            <w:tcW w:w="1247" w:type="dxa"/>
            <w:noWrap/>
            <w:hideMark/>
          </w:tcPr>
          <w:p w14:paraId="33B6110D"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6</w:t>
            </w:r>
          </w:p>
        </w:tc>
        <w:tc>
          <w:tcPr>
            <w:tcW w:w="1247" w:type="dxa"/>
            <w:noWrap/>
            <w:hideMark/>
          </w:tcPr>
          <w:p w14:paraId="6AB8FCC8"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8</w:t>
            </w:r>
          </w:p>
        </w:tc>
        <w:tc>
          <w:tcPr>
            <w:tcW w:w="1247" w:type="dxa"/>
            <w:noWrap/>
            <w:hideMark/>
          </w:tcPr>
          <w:p w14:paraId="55C6756C"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4</w:t>
            </w:r>
          </w:p>
        </w:tc>
      </w:tr>
      <w:tr w:rsidR="00347D4F" w:rsidRPr="00347D4F" w14:paraId="1218B57D" w14:textId="77777777" w:rsidTr="006B2828">
        <w:trPr>
          <w:trHeight w:val="397"/>
        </w:trPr>
        <w:tc>
          <w:tcPr>
            <w:tcW w:w="855" w:type="dxa"/>
            <w:noWrap/>
            <w:hideMark/>
          </w:tcPr>
          <w:p w14:paraId="6E441421" w14:textId="77777777" w:rsidR="00E74646" w:rsidRPr="00347D4F" w:rsidRDefault="00E74646" w:rsidP="006B2828">
            <w:pPr>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City</w:t>
            </w:r>
          </w:p>
        </w:tc>
        <w:tc>
          <w:tcPr>
            <w:tcW w:w="1247" w:type="dxa"/>
            <w:noWrap/>
            <w:hideMark/>
          </w:tcPr>
          <w:p w14:paraId="44C52A21"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0</w:t>
            </w:r>
          </w:p>
        </w:tc>
        <w:tc>
          <w:tcPr>
            <w:tcW w:w="1247" w:type="dxa"/>
            <w:noWrap/>
            <w:hideMark/>
          </w:tcPr>
          <w:p w14:paraId="5AEDFC71"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0</w:t>
            </w:r>
          </w:p>
        </w:tc>
        <w:tc>
          <w:tcPr>
            <w:tcW w:w="1247" w:type="dxa"/>
            <w:noWrap/>
            <w:hideMark/>
          </w:tcPr>
          <w:p w14:paraId="76FA6DB0"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0</w:t>
            </w:r>
          </w:p>
        </w:tc>
        <w:tc>
          <w:tcPr>
            <w:tcW w:w="1247" w:type="dxa"/>
            <w:noWrap/>
            <w:hideMark/>
          </w:tcPr>
          <w:p w14:paraId="004EF5B3"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2</w:t>
            </w:r>
          </w:p>
        </w:tc>
        <w:tc>
          <w:tcPr>
            <w:tcW w:w="1247" w:type="dxa"/>
            <w:noWrap/>
            <w:hideMark/>
          </w:tcPr>
          <w:p w14:paraId="703471C5"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0</w:t>
            </w:r>
          </w:p>
        </w:tc>
        <w:tc>
          <w:tcPr>
            <w:tcW w:w="1247" w:type="dxa"/>
            <w:noWrap/>
            <w:hideMark/>
          </w:tcPr>
          <w:p w14:paraId="26FD970B"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4</w:t>
            </w:r>
          </w:p>
        </w:tc>
        <w:tc>
          <w:tcPr>
            <w:tcW w:w="1247" w:type="dxa"/>
            <w:noWrap/>
            <w:hideMark/>
          </w:tcPr>
          <w:p w14:paraId="69984840"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2</w:t>
            </w:r>
          </w:p>
        </w:tc>
      </w:tr>
      <w:tr w:rsidR="00347D4F" w:rsidRPr="00347D4F" w14:paraId="3CF7D0C1" w14:textId="77777777" w:rsidTr="006B2828">
        <w:trPr>
          <w:trHeight w:val="397"/>
        </w:trPr>
        <w:tc>
          <w:tcPr>
            <w:tcW w:w="855" w:type="dxa"/>
            <w:noWrap/>
            <w:hideMark/>
          </w:tcPr>
          <w:p w14:paraId="58F74803" w14:textId="77777777" w:rsidR="00E74646" w:rsidRPr="00347D4F" w:rsidRDefault="00E74646" w:rsidP="006B2828">
            <w:pPr>
              <w:rPr>
                <w:rFonts w:ascii="Times New Roman" w:eastAsia="Times New Roman" w:hAnsi="Times New Roman" w:cs="Times New Roman"/>
                <w:b/>
                <w:bCs/>
                <w:kern w:val="0"/>
                <w:sz w:val="18"/>
                <w:szCs w:val="18"/>
                <w:lang w:eastAsia="en-GB"/>
                <w14:ligatures w14:val="none"/>
              </w:rPr>
            </w:pPr>
            <w:r w:rsidRPr="00347D4F">
              <w:rPr>
                <w:rFonts w:ascii="Times New Roman" w:eastAsia="Times New Roman" w:hAnsi="Times New Roman" w:cs="Times New Roman"/>
                <w:b/>
                <w:bCs/>
                <w:kern w:val="0"/>
                <w:sz w:val="18"/>
                <w:szCs w:val="18"/>
                <w:lang w:eastAsia="en-GB"/>
                <w14:ligatures w14:val="none"/>
              </w:rPr>
              <w:t>Coastal</w:t>
            </w:r>
          </w:p>
        </w:tc>
        <w:tc>
          <w:tcPr>
            <w:tcW w:w="1247" w:type="dxa"/>
            <w:noWrap/>
            <w:hideMark/>
          </w:tcPr>
          <w:p w14:paraId="21927F7F"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0</w:t>
            </w:r>
          </w:p>
        </w:tc>
        <w:tc>
          <w:tcPr>
            <w:tcW w:w="1247" w:type="dxa"/>
            <w:noWrap/>
            <w:hideMark/>
          </w:tcPr>
          <w:p w14:paraId="0C31EDE7"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2</w:t>
            </w:r>
          </w:p>
        </w:tc>
        <w:tc>
          <w:tcPr>
            <w:tcW w:w="1247" w:type="dxa"/>
            <w:noWrap/>
            <w:hideMark/>
          </w:tcPr>
          <w:p w14:paraId="72806452"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5</w:t>
            </w:r>
          </w:p>
        </w:tc>
        <w:tc>
          <w:tcPr>
            <w:tcW w:w="1247" w:type="dxa"/>
            <w:noWrap/>
            <w:hideMark/>
          </w:tcPr>
          <w:p w14:paraId="4295A0D7"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1</w:t>
            </w:r>
          </w:p>
        </w:tc>
        <w:tc>
          <w:tcPr>
            <w:tcW w:w="1247" w:type="dxa"/>
            <w:noWrap/>
            <w:hideMark/>
          </w:tcPr>
          <w:p w14:paraId="0148261C"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0</w:t>
            </w:r>
          </w:p>
        </w:tc>
        <w:tc>
          <w:tcPr>
            <w:tcW w:w="1247" w:type="dxa"/>
            <w:noWrap/>
            <w:hideMark/>
          </w:tcPr>
          <w:p w14:paraId="47EAB705"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3</w:t>
            </w:r>
          </w:p>
        </w:tc>
        <w:tc>
          <w:tcPr>
            <w:tcW w:w="1247" w:type="dxa"/>
            <w:noWrap/>
            <w:hideMark/>
          </w:tcPr>
          <w:p w14:paraId="127C1329" w14:textId="77777777" w:rsidR="00E74646" w:rsidRPr="00347D4F" w:rsidRDefault="00E74646" w:rsidP="006B2828">
            <w:pPr>
              <w:jc w:val="right"/>
              <w:rPr>
                <w:rFonts w:ascii="Times New Roman" w:eastAsia="Times New Roman" w:hAnsi="Times New Roman" w:cs="Times New Roman"/>
                <w:kern w:val="0"/>
                <w:sz w:val="20"/>
                <w:szCs w:val="20"/>
                <w:lang w:eastAsia="en-GB"/>
                <w14:ligatures w14:val="none"/>
              </w:rPr>
            </w:pPr>
            <w:r w:rsidRPr="00347D4F">
              <w:rPr>
                <w:rFonts w:ascii="Times New Roman" w:eastAsia="Times New Roman" w:hAnsi="Times New Roman" w:cs="Times New Roman"/>
                <w:kern w:val="0"/>
                <w:sz w:val="20"/>
                <w:szCs w:val="20"/>
                <w:lang w:eastAsia="en-GB"/>
                <w14:ligatures w14:val="none"/>
              </w:rPr>
              <w:t>5</w:t>
            </w:r>
          </w:p>
        </w:tc>
      </w:tr>
    </w:tbl>
    <w:p w14:paraId="0A10532F"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noProof/>
        </w:rPr>
        <w:t xml:space="preserve"> </w:t>
      </w:r>
    </w:p>
    <w:p w14:paraId="2F53E819" w14:textId="77777777" w:rsidR="00E74646" w:rsidRPr="00347D4F" w:rsidRDefault="00E74646" w:rsidP="00E74646">
      <w:pPr>
        <w:pStyle w:val="Heading3"/>
        <w:rPr>
          <w:rFonts w:cs="Times New Roman"/>
          <w:b w:val="0"/>
          <w:bCs/>
          <w:color w:val="auto"/>
          <w:szCs w:val="22"/>
        </w:rPr>
      </w:pPr>
      <w:r w:rsidRPr="00347D4F">
        <w:rPr>
          <w:rFonts w:cs="Times New Roman"/>
          <w:bCs/>
          <w:color w:val="auto"/>
          <w:szCs w:val="24"/>
        </w:rPr>
        <w:t>Systems Map</w:t>
      </w:r>
    </w:p>
    <w:p w14:paraId="40FBDF7F" w14:textId="77777777" w:rsidR="00E74646" w:rsidRPr="00347D4F" w:rsidRDefault="00E74646" w:rsidP="00E74646">
      <w:pPr>
        <w:pStyle w:val="NoSpacing"/>
        <w:rPr>
          <w:rFonts w:ascii="Times New Roman" w:hAnsi="Times New Roman" w:cs="Times New Roman"/>
        </w:rPr>
      </w:pPr>
      <w:r w:rsidRPr="00347D4F">
        <w:rPr>
          <w:rFonts w:ascii="Times New Roman" w:hAnsi="Times New Roman" w:cs="Times New Roman"/>
        </w:rPr>
        <w:t xml:space="preserve">System complexity is demonstrated through a systems map. The approach is reminiscent to a ‘rich picture’, a form of diagram from soft systems methodology to capture the different perspectives of a messy problem to encourage holistic rather than reductionist thinking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JtBTNhX5","properties":{"formattedCitation":"(Checkland, 1999)","plainCitation":"(Checkland, 1999)","noteIndex":0},"citationItems":[{"id":3675,"uris":["http://zotero.org/users/7463460/items/GGIVFLEN"],"itemData":{"id":3675,"type":"book","event-place":"Chichester","publisher":"Wiley &amp; Sons","publisher-place":"Chichester","title":"Systems Thinking, Systems Practice. Includes a 30-year retrospective","author":[{"family":"Checkland","given":"Peter"}],"issued":{"date-parts":[["1999"]]}}}],"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Checkland, 1999)</w:t>
      </w:r>
      <w:r w:rsidRPr="00347D4F">
        <w:rPr>
          <w:rFonts w:ascii="Times New Roman" w:hAnsi="Times New Roman" w:cs="Times New Roman"/>
        </w:rPr>
        <w:fldChar w:fldCharType="end"/>
      </w:r>
      <w:r w:rsidRPr="00347D4F">
        <w:rPr>
          <w:rFonts w:ascii="Times New Roman" w:hAnsi="Times New Roman" w:cs="Times New Roman"/>
        </w:rPr>
        <w:t xml:space="preserve">. For presentation, a systems map is developed including relationships between codes that have a Jaccard’s coefficient of 0.6 or above. This is demonstrated in Chart 4a where codes are organised thematically by colour associated with their parent code. </w:t>
      </w:r>
    </w:p>
    <w:p w14:paraId="19B9F1DE" w14:textId="77777777" w:rsidR="00E74646" w:rsidRPr="00347D4F" w:rsidRDefault="00E74646" w:rsidP="00E74646">
      <w:pPr>
        <w:jc w:val="both"/>
        <w:rPr>
          <w:rFonts w:ascii="Times New Roman" w:hAnsi="Times New Roman" w:cs="Times New Roman"/>
          <w:b/>
          <w:bCs/>
        </w:rPr>
      </w:pPr>
    </w:p>
    <w:p w14:paraId="0D808640" w14:textId="2DBAF8A2" w:rsidR="00E74646" w:rsidRDefault="00E74646" w:rsidP="00E74646">
      <w:pPr>
        <w:jc w:val="both"/>
        <w:rPr>
          <w:rFonts w:ascii="Times New Roman" w:hAnsi="Times New Roman" w:cs="Times New Roman"/>
          <w:b/>
          <w:bCs/>
        </w:rPr>
      </w:pPr>
      <w:r w:rsidRPr="00347D4F">
        <w:rPr>
          <w:rFonts w:ascii="Times New Roman" w:hAnsi="Times New Roman" w:cs="Times New Roman"/>
          <w:b/>
          <w:bCs/>
        </w:rPr>
        <w:t xml:space="preserve">Chart </w:t>
      </w:r>
      <w:r w:rsidR="00FF68CA">
        <w:rPr>
          <w:rFonts w:ascii="Times New Roman" w:hAnsi="Times New Roman" w:cs="Times New Roman"/>
          <w:b/>
          <w:bCs/>
        </w:rPr>
        <w:t>3</w:t>
      </w:r>
      <w:r w:rsidRPr="00347D4F">
        <w:rPr>
          <w:rFonts w:ascii="Times New Roman" w:hAnsi="Times New Roman" w:cs="Times New Roman"/>
          <w:b/>
          <w:bCs/>
        </w:rPr>
        <w:t xml:space="preserve">a: Systems map </w:t>
      </w:r>
    </w:p>
    <w:p w14:paraId="301C0FAA" w14:textId="77777777" w:rsidR="001B439A" w:rsidRDefault="001B439A" w:rsidP="00E74646">
      <w:pPr>
        <w:jc w:val="both"/>
        <w:rPr>
          <w:rFonts w:ascii="Times New Roman" w:hAnsi="Times New Roman" w:cs="Times New Roman"/>
          <w:b/>
          <w:bCs/>
        </w:rPr>
      </w:pPr>
    </w:p>
    <w:p w14:paraId="19E0A76E" w14:textId="44C91B8B" w:rsidR="00050DA0" w:rsidRDefault="00767D1C" w:rsidP="00E74646">
      <w:pPr>
        <w:jc w:val="both"/>
        <w:rPr>
          <w:rFonts w:ascii="Times New Roman" w:hAnsi="Times New Roman" w:cs="Times New Roman"/>
          <w:b/>
          <w:bCs/>
        </w:rPr>
      </w:pPr>
      <w:r>
        <w:rPr>
          <w:noProof/>
        </w:rPr>
        <w:lastRenderedPageBreak/>
        <w:pict w14:anchorId="00ACECE9">
          <v:group id="Group 7" o:spid="_x0000_s1032" alt="A diagram of a systems map of codes generated in this research project." style="position:absolute;left:0;text-align:left;margin-left:-14.75pt;margin-top:-40.15pt;width:447.65pt;height:380.5pt;z-index:251662336" coordsize="56851,483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05596190" o:spid="_x0000_s1033" type="#_x0000_t75" alt="A systems map showing the many interrelationships between the codes generated in this research project, inclusive of all relationships where there is a Jaccard's coefficeint of 60% or above." style="position:absolute;left:1913;width:54938;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">
              <v:imagedata r:id="rId8" o:title="A systems map showing the many interrelationships between the codes generated in this research project, inclusive of all relationships where there is a Jaccard's coefficeint of 60% or above"/>
            </v:shape>
            <v:shapetype id="_x0000_t202" coordsize="21600,21600" o:spt="202" path="m,l,21600r21600,l21600,xe">
              <v:stroke joinstyle="miter"/>
              <v:path gradientshapeok="t" o:connecttype="rect"/>
            </v:shapetype>
            <v:shape id="TextBox 5" o:spid="_x0000_s1034" type="#_x0000_t202" style="position:absolute;top:43240;width:9425;height:5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" stroked="f">
              <v:textbox style="mso-fit-shape-to-text:t"/>
            </v:shape>
          </v:group>
        </w:pict>
      </w:r>
    </w:p>
    <w:p w14:paraId="131FE12B" w14:textId="77777777" w:rsidR="00050DA0" w:rsidRDefault="00050DA0" w:rsidP="00E74646">
      <w:pPr>
        <w:jc w:val="both"/>
        <w:rPr>
          <w:rFonts w:ascii="Times New Roman" w:hAnsi="Times New Roman" w:cs="Times New Roman"/>
          <w:b/>
          <w:bCs/>
        </w:rPr>
      </w:pPr>
    </w:p>
    <w:p w14:paraId="3548A383" w14:textId="77777777" w:rsidR="00050DA0" w:rsidRDefault="00050DA0" w:rsidP="00E74646">
      <w:pPr>
        <w:jc w:val="both"/>
        <w:rPr>
          <w:rFonts w:ascii="Times New Roman" w:hAnsi="Times New Roman" w:cs="Times New Roman"/>
          <w:b/>
          <w:bCs/>
        </w:rPr>
      </w:pPr>
    </w:p>
    <w:p w14:paraId="5B62B971" w14:textId="77777777" w:rsidR="00050DA0" w:rsidRDefault="00050DA0" w:rsidP="00E74646">
      <w:pPr>
        <w:jc w:val="both"/>
        <w:rPr>
          <w:rFonts w:ascii="Times New Roman" w:hAnsi="Times New Roman" w:cs="Times New Roman"/>
          <w:b/>
          <w:bCs/>
        </w:rPr>
      </w:pPr>
    </w:p>
    <w:p w14:paraId="17524EA8" w14:textId="77777777" w:rsidR="00050DA0" w:rsidRDefault="00050DA0" w:rsidP="00E74646">
      <w:pPr>
        <w:jc w:val="both"/>
        <w:rPr>
          <w:rFonts w:ascii="Times New Roman" w:hAnsi="Times New Roman" w:cs="Times New Roman"/>
          <w:b/>
          <w:bCs/>
        </w:rPr>
      </w:pPr>
    </w:p>
    <w:p w14:paraId="5E23D634" w14:textId="77777777" w:rsidR="00050DA0" w:rsidRDefault="00050DA0" w:rsidP="00E74646">
      <w:pPr>
        <w:jc w:val="both"/>
        <w:rPr>
          <w:rFonts w:ascii="Times New Roman" w:hAnsi="Times New Roman" w:cs="Times New Roman"/>
          <w:b/>
          <w:bCs/>
        </w:rPr>
      </w:pPr>
    </w:p>
    <w:p w14:paraId="0FBBFC96" w14:textId="77777777" w:rsidR="00050DA0" w:rsidRDefault="00050DA0" w:rsidP="00E74646">
      <w:pPr>
        <w:jc w:val="both"/>
        <w:rPr>
          <w:rFonts w:ascii="Times New Roman" w:hAnsi="Times New Roman" w:cs="Times New Roman"/>
          <w:b/>
          <w:bCs/>
        </w:rPr>
      </w:pPr>
    </w:p>
    <w:p w14:paraId="56FBB463" w14:textId="77777777" w:rsidR="00050DA0" w:rsidRDefault="00050DA0" w:rsidP="00E74646">
      <w:pPr>
        <w:jc w:val="both"/>
        <w:rPr>
          <w:rFonts w:ascii="Times New Roman" w:hAnsi="Times New Roman" w:cs="Times New Roman"/>
          <w:b/>
          <w:bCs/>
        </w:rPr>
      </w:pPr>
    </w:p>
    <w:p w14:paraId="7BB2D7C3" w14:textId="77777777" w:rsidR="00050DA0" w:rsidRDefault="00050DA0" w:rsidP="00E74646">
      <w:pPr>
        <w:jc w:val="both"/>
        <w:rPr>
          <w:rFonts w:ascii="Times New Roman" w:hAnsi="Times New Roman" w:cs="Times New Roman"/>
          <w:b/>
          <w:bCs/>
        </w:rPr>
      </w:pPr>
    </w:p>
    <w:p w14:paraId="502BEE4B" w14:textId="77777777" w:rsidR="00050DA0" w:rsidRDefault="00050DA0" w:rsidP="00E74646">
      <w:pPr>
        <w:jc w:val="both"/>
        <w:rPr>
          <w:rFonts w:ascii="Times New Roman" w:hAnsi="Times New Roman" w:cs="Times New Roman"/>
          <w:b/>
          <w:bCs/>
        </w:rPr>
      </w:pPr>
    </w:p>
    <w:p w14:paraId="796B76CA" w14:textId="77777777" w:rsidR="00050DA0" w:rsidRDefault="00050DA0" w:rsidP="00E74646">
      <w:pPr>
        <w:jc w:val="both"/>
        <w:rPr>
          <w:rFonts w:ascii="Times New Roman" w:hAnsi="Times New Roman" w:cs="Times New Roman"/>
          <w:b/>
          <w:bCs/>
        </w:rPr>
      </w:pPr>
    </w:p>
    <w:p w14:paraId="1C23DCD4" w14:textId="77777777" w:rsidR="00050DA0" w:rsidRDefault="00050DA0" w:rsidP="00E74646">
      <w:pPr>
        <w:jc w:val="both"/>
        <w:rPr>
          <w:rFonts w:ascii="Times New Roman" w:hAnsi="Times New Roman" w:cs="Times New Roman"/>
          <w:b/>
          <w:bCs/>
        </w:rPr>
      </w:pPr>
    </w:p>
    <w:p w14:paraId="4DD57777" w14:textId="77777777" w:rsidR="00050DA0" w:rsidRDefault="00050DA0" w:rsidP="00E74646">
      <w:pPr>
        <w:jc w:val="both"/>
        <w:rPr>
          <w:rFonts w:ascii="Times New Roman" w:hAnsi="Times New Roman" w:cs="Times New Roman"/>
          <w:b/>
          <w:bCs/>
        </w:rPr>
      </w:pPr>
    </w:p>
    <w:p w14:paraId="0D9D44EA" w14:textId="77777777" w:rsidR="00050DA0" w:rsidRDefault="00050DA0" w:rsidP="00E74646">
      <w:pPr>
        <w:jc w:val="both"/>
        <w:rPr>
          <w:rFonts w:ascii="Times New Roman" w:hAnsi="Times New Roman" w:cs="Times New Roman"/>
          <w:b/>
          <w:bCs/>
        </w:rPr>
      </w:pPr>
    </w:p>
    <w:p w14:paraId="19CD03E5" w14:textId="77777777" w:rsidR="00050DA0" w:rsidRDefault="00050DA0" w:rsidP="00E74646">
      <w:pPr>
        <w:jc w:val="both"/>
        <w:rPr>
          <w:rFonts w:ascii="Times New Roman" w:hAnsi="Times New Roman" w:cs="Times New Roman"/>
          <w:b/>
          <w:bCs/>
        </w:rPr>
      </w:pPr>
    </w:p>
    <w:p w14:paraId="529CF9DF" w14:textId="3F47E92C" w:rsidR="001B439A" w:rsidRPr="00347D4F" w:rsidRDefault="001B439A" w:rsidP="00E74646">
      <w:pPr>
        <w:jc w:val="both"/>
        <w:rPr>
          <w:rFonts w:ascii="Times New Roman" w:hAnsi="Times New Roman" w:cs="Times New Roman"/>
          <w:b/>
          <w:bCs/>
        </w:rPr>
      </w:pPr>
    </w:p>
    <w:p w14:paraId="3B05E75C" w14:textId="1154EF3E" w:rsidR="00E74646" w:rsidRPr="00347D4F" w:rsidRDefault="00E74646" w:rsidP="00E74646">
      <w:pPr>
        <w:pStyle w:val="NoSpacing"/>
        <w:rPr>
          <w:rFonts w:ascii="Times New Roman" w:hAnsi="Times New Roman" w:cs="Times New Roman"/>
        </w:rPr>
      </w:pPr>
      <w:r w:rsidRPr="00347D4F">
        <w:rPr>
          <w:rFonts w:ascii="Times New Roman" w:hAnsi="Times New Roman" w:cs="Times New Roman"/>
        </w:rPr>
        <w:t>In Chart 4b, each code has its own subsystem of interrelationships. When looking at ‘Imposter Syndrome’, it has a relationship with ‘male spaces’ and ‘ambitions and motivations’, which is expected and aligns with previous qualitative assessments. Furthermore, imposter syndrome is linked with ‘mistreatment in the workplace’ and in being ‘fed up with employment’. This supports the observation that many women are pushed into self-employment due to poor workplace conditions, which could understandably impact confidence and contribute to imposter syndrome. Interestingly, there is also a connection between ‘imposter syndrome’ and ‘flexibility’. Females who prioritise flexibility over traditional business growth goals may experience imposter syndrome, as their ambitions do not align with typical entrepreneurial expectations. Additional causal analysis can determine the strength of this hypothesis.</w:t>
      </w:r>
    </w:p>
    <w:p w14:paraId="6C898844" w14:textId="77777777" w:rsidR="00E74646" w:rsidRPr="00347D4F" w:rsidRDefault="00E74646" w:rsidP="00E74646">
      <w:pPr>
        <w:pStyle w:val="NoSpacing"/>
        <w:rPr>
          <w:rFonts w:ascii="Times New Roman" w:hAnsi="Times New Roman" w:cs="Times New Roman"/>
        </w:rPr>
      </w:pPr>
    </w:p>
    <w:p w14:paraId="733D7C5B" w14:textId="739EEC17" w:rsidR="00E74646" w:rsidRPr="00347D4F" w:rsidRDefault="00E74646" w:rsidP="00E74646">
      <w:pPr>
        <w:jc w:val="both"/>
        <w:rPr>
          <w:rFonts w:ascii="Times New Roman" w:hAnsi="Times New Roman" w:cs="Times New Roman"/>
          <w:b/>
          <w:bCs/>
        </w:rPr>
      </w:pPr>
      <w:r w:rsidRPr="00347D4F">
        <w:rPr>
          <w:rFonts w:ascii="Times New Roman" w:hAnsi="Times New Roman" w:cs="Times New Roman"/>
          <w:b/>
          <w:bCs/>
        </w:rPr>
        <w:t xml:space="preserve">Chart </w:t>
      </w:r>
      <w:r w:rsidR="00FF68CA">
        <w:rPr>
          <w:rFonts w:ascii="Times New Roman" w:hAnsi="Times New Roman" w:cs="Times New Roman"/>
          <w:b/>
          <w:bCs/>
        </w:rPr>
        <w:t>3</w:t>
      </w:r>
      <w:r w:rsidRPr="00347D4F">
        <w:rPr>
          <w:rFonts w:ascii="Times New Roman" w:hAnsi="Times New Roman" w:cs="Times New Roman"/>
          <w:b/>
          <w:bCs/>
        </w:rPr>
        <w:t xml:space="preserve">b: Systems map of Imposter Syndrome node </w:t>
      </w:r>
    </w:p>
    <w:p w14:paraId="49670A81" w14:textId="6E3300AC" w:rsidR="00E74646" w:rsidRPr="00347D4F" w:rsidRDefault="00050DA0" w:rsidP="00E74646">
      <w:pPr>
        <w:jc w:val="both"/>
        <w:rPr>
          <w:rFonts w:ascii="Times New Roman" w:hAnsi="Times New Roman" w:cs="Times New Roman"/>
        </w:rPr>
      </w:pPr>
      <w:r>
        <w:rPr>
          <w:noProof/>
        </w:rPr>
        <w:lastRenderedPageBreak/>
        <w:drawing>
          <wp:inline distT="0" distB="0" distL="0" distR="0" wp14:anchorId="6D97C28C" wp14:editId="4D43C01C">
            <wp:extent cx="3975652" cy="3094725"/>
            <wp:effectExtent l="0" t="0" r="0" b="0"/>
            <wp:docPr id="2017855684" name="Picture 1" descr="A diagram of a systems map of codes generated in this research project. This diagram specifically refers to imposter syndrome as a key code and highlights the codes with which it shares a relation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55684" name="Picture 1" descr="A diagram of a systems map of codes generated in this research project. This diagram specifically refers to imposter syndrome as a key code and highlights the codes with which it shares a relationship."/>
                    <pic:cNvPicPr>
                      <a:picLocks noChangeAspect="1"/>
                    </pic:cNvPicPr>
                  </pic:nvPicPr>
                  <pic:blipFill>
                    <a:blip r:embed="rId9"/>
                    <a:stretch>
                      <a:fillRect/>
                    </a:stretch>
                  </pic:blipFill>
                  <pic:spPr>
                    <a:xfrm>
                      <a:off x="0" y="0"/>
                      <a:ext cx="3991476" cy="3107043"/>
                    </a:xfrm>
                    <a:prstGeom prst="rect">
                      <a:avLst/>
                    </a:prstGeom>
                  </pic:spPr>
                </pic:pic>
              </a:graphicData>
            </a:graphic>
          </wp:inline>
        </w:drawing>
      </w:r>
    </w:p>
    <w:p w14:paraId="110ACE88" w14:textId="77777777" w:rsidR="00E74646" w:rsidRPr="00347D4F" w:rsidRDefault="00E74646" w:rsidP="00E74646">
      <w:pPr>
        <w:pStyle w:val="Heading2"/>
        <w:rPr>
          <w:rFonts w:ascii="Times New Roman" w:hAnsi="Times New Roman" w:cs="Times New Roman"/>
          <w:b/>
          <w:bCs/>
          <w:color w:val="auto"/>
          <w:sz w:val="24"/>
          <w:szCs w:val="24"/>
        </w:rPr>
      </w:pPr>
      <w:r w:rsidRPr="00347D4F">
        <w:rPr>
          <w:rFonts w:ascii="Times New Roman" w:hAnsi="Times New Roman" w:cs="Times New Roman"/>
          <w:b/>
          <w:bCs/>
          <w:color w:val="auto"/>
          <w:sz w:val="24"/>
          <w:szCs w:val="24"/>
        </w:rPr>
        <w:t>Problem and Solution Trees (PASTs) to Identify Policy Interventions</w:t>
      </w:r>
    </w:p>
    <w:p w14:paraId="66A1FED0"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In embedding creativity, as part of our participatory workshop PASTs were used to workshop key solutions to policy problems. As demonstrated in Image 1, participants identified barriers or challenges at the roots of the trees, consequences in the branches of the trees represented by leaf post its and solutions represented by stars. </w:t>
      </w:r>
    </w:p>
    <w:p w14:paraId="6FB94F5F" w14:textId="77777777" w:rsidR="00E74646" w:rsidRPr="00347D4F" w:rsidRDefault="00E74646" w:rsidP="00E74646">
      <w:pPr>
        <w:keepNext/>
        <w:keepLines/>
        <w:jc w:val="both"/>
        <w:rPr>
          <w:rFonts w:ascii="Times New Roman" w:hAnsi="Times New Roman" w:cs="Times New Roman"/>
          <w:b/>
          <w:bCs/>
        </w:rPr>
      </w:pPr>
      <w:r w:rsidRPr="00347D4F">
        <w:rPr>
          <w:rFonts w:ascii="Times New Roman" w:hAnsi="Times New Roman" w:cs="Times New Roman"/>
          <w:b/>
          <w:bCs/>
        </w:rPr>
        <w:lastRenderedPageBreak/>
        <w:t>Image 1: PASTs of mentorship and family/life commitments tree</w:t>
      </w:r>
    </w:p>
    <w:p w14:paraId="0B3CACE0" w14:textId="77777777" w:rsidR="007776C7" w:rsidRPr="007776C7" w:rsidRDefault="007776C7" w:rsidP="007776C7">
      <w:pPr>
        <w:keepNext/>
        <w:keepLines/>
        <w:spacing w:line="256" w:lineRule="auto"/>
        <w:jc w:val="both"/>
        <w:rPr>
          <w:rFonts w:ascii="Times New Roman" w:eastAsia="Calibri" w:hAnsi="Times New Roman" w:cs="Times New Roman"/>
        </w:rPr>
      </w:pPr>
      <w:r w:rsidRPr="007776C7">
        <w:rPr>
          <w:rFonts w:ascii="Times New Roman" w:eastAsia="Calibri" w:hAnsi="Times New Roman" w:cs="Times New Roman"/>
          <w:noProof/>
        </w:rPr>
        <w:drawing>
          <wp:inline distT="0" distB="0" distL="0" distR="0" wp14:anchorId="31C0B59D" wp14:editId="39DE9AAB">
            <wp:extent cx="2806700" cy="3641725"/>
            <wp:effectExtent l="304800" t="209550" r="107950" b="320675"/>
            <wp:docPr id="7" name="Picture 3" descr="An image of a problem and solution tree, showing a range of different post it notes which contain problems identified with the core challenge of mentorship and star post it notes which are the solutions identified in our workshop. ">
              <a:extLst xmlns:a="http://schemas.openxmlformats.org/drawingml/2006/main">
                <a:ext uri="{FF2B5EF4-FFF2-40B4-BE49-F238E27FC236}">
                  <a16:creationId xmlns:a16="http://schemas.microsoft.com/office/drawing/2014/main" id="{04C1D87D-FEB4-3EA0-3ADA-85F3C1505F7B}"/>
                </a:ext>
              </a:extLst>
            </wp:docPr>
            <wp:cNvGraphicFramePr/>
            <a:graphic xmlns:a="http://schemas.openxmlformats.org/drawingml/2006/main">
              <a:graphicData uri="http://schemas.openxmlformats.org/drawingml/2006/picture">
                <pic:pic xmlns:pic="http://schemas.openxmlformats.org/drawingml/2006/picture">
                  <pic:nvPicPr>
                    <pic:cNvPr id="1770147927" name="Picture 3" descr="An image of a problem and solution tree, showing a range of different post it notes which contain problems identified with the core challenge of mentorship and star post it notes which are the solutions identified in our workshop. ">
                      <a:extLst>
                        <a:ext uri="{FF2B5EF4-FFF2-40B4-BE49-F238E27FC236}">
                          <a16:creationId xmlns:a16="http://schemas.microsoft.com/office/drawing/2014/main" id="{04C1D87D-FEB4-3EA0-3ADA-85F3C1505F7B}"/>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t="1283" b="-2193"/>
                    <a:stretch/>
                  </pic:blipFill>
                  <pic:spPr bwMode="auto">
                    <a:xfrm>
                      <a:off x="0" y="0"/>
                      <a:ext cx="2250440" cy="3142615"/>
                    </a:xfrm>
                    <a:prstGeom prst="rect">
                      <a:avLst/>
                    </a:prstGeom>
                    <a:ln>
                      <a:noFill/>
                    </a:ln>
                    <a:effectLst>
                      <a:outerShdw blurRad="508000" dist="101600" dir="5400000" algn="tl" rotWithShape="0">
                        <a:prstClr val="black">
                          <a:alpha val="10000"/>
                        </a:prstClr>
                      </a:outerShdw>
                    </a:effectLst>
                    <a:extLst>
                      <a:ext uri="{53640926-AAD7-44D8-BBD7-CCE9431645EC}">
                        <a14:shadowObscured xmlns:a14="http://schemas.microsoft.com/office/drawing/2010/main"/>
                      </a:ext>
                    </a:extLst>
                  </pic:spPr>
                </pic:pic>
              </a:graphicData>
            </a:graphic>
          </wp:inline>
        </w:drawing>
      </w:r>
      <w:r w:rsidRPr="007776C7">
        <w:rPr>
          <w:rFonts w:ascii="Times New Roman" w:eastAsia="Calibri" w:hAnsi="Times New Roman" w:cs="Times New Roman"/>
          <w:noProof/>
        </w:rPr>
        <w:drawing>
          <wp:inline distT="0" distB="0" distL="0" distR="0" wp14:anchorId="3BF0DE70" wp14:editId="0BE06064">
            <wp:extent cx="2637183" cy="3503709"/>
            <wp:effectExtent l="304800" t="209550" r="277495" b="382905"/>
            <wp:docPr id="8" name="Picture 5" descr="An image of a problem and solution tree, showing a range of different post it notes which contain problems identified with the core challenge of family/life balance and star post it notes which are the solutions identified in our workshop. ">
              <a:extLst xmlns:a="http://schemas.openxmlformats.org/drawingml/2006/main">
                <a:ext uri="{FF2B5EF4-FFF2-40B4-BE49-F238E27FC236}">
                  <a16:creationId xmlns:a16="http://schemas.microsoft.com/office/drawing/2014/main" id="{77B768E2-A429-49B7-4E97-D9CE0E41E649}"/>
                </a:ext>
              </a:extLst>
            </wp:docPr>
            <wp:cNvGraphicFramePr/>
            <a:graphic xmlns:a="http://schemas.openxmlformats.org/drawingml/2006/main">
              <a:graphicData uri="http://schemas.openxmlformats.org/drawingml/2006/picture">
                <pic:pic xmlns:pic="http://schemas.openxmlformats.org/drawingml/2006/picture">
                  <pic:nvPicPr>
                    <pic:cNvPr id="27207880" name="Picture 5" descr="An image of a problem and solution tree, showing a range of different post it notes which contain problems identified with the core challenge of family/life balance and star post it notes which are the solutions identified in our workshop. ">
                      <a:extLst>
                        <a:ext uri="{FF2B5EF4-FFF2-40B4-BE49-F238E27FC236}">
                          <a16:creationId xmlns:a16="http://schemas.microsoft.com/office/drawing/2014/main" id="{77B768E2-A429-49B7-4E97-D9CE0E41E649}"/>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r="-1" b="2431"/>
                    <a:stretch/>
                  </pic:blipFill>
                  <pic:spPr>
                    <a:xfrm>
                      <a:off x="0" y="0"/>
                      <a:ext cx="2219906" cy="2949322"/>
                    </a:xfrm>
                    <a:prstGeom prst="rect">
                      <a:avLst/>
                    </a:prstGeom>
                    <a:effectLst>
                      <a:outerShdw blurRad="508000" dist="101600" dir="5400000" algn="tl" rotWithShape="0">
                        <a:prstClr val="black">
                          <a:alpha val="10000"/>
                        </a:prstClr>
                      </a:outerShdw>
                    </a:effectLst>
                  </pic:spPr>
                </pic:pic>
              </a:graphicData>
            </a:graphic>
          </wp:inline>
        </w:drawing>
      </w:r>
    </w:p>
    <w:p w14:paraId="0865EFD8" w14:textId="13A6C580" w:rsidR="00AB576C" w:rsidRPr="00AB576C" w:rsidRDefault="00AB576C" w:rsidP="00AB576C">
      <w:pPr>
        <w:jc w:val="both"/>
        <w:rPr>
          <w:rFonts w:ascii="Times New Roman" w:hAnsi="Times New Roman" w:cs="Times New Roman"/>
          <w:noProof/>
        </w:rPr>
      </w:pPr>
    </w:p>
    <w:p w14:paraId="7468B806"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lastRenderedPageBreak/>
        <w:t xml:space="preserve">One identified solution to challenges in balancing work and life is the implementation and embedding of flexible working conditions. By referring to the systems map, how this solution might impact various parts of the system is analysed, including the ripple effects, pertinent in in increasingly complex systems where everything is connected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xkcZPR9O","properties":{"formattedCitation":"(Arnold and Wade, 2015)","plainCitation":"(Arnold and Wade, 2015)","noteIndex":0},"citationItems":[{"id":3516,"uris":["http://zotero.org/users/7463460/items/MZ5GN6M6"],"itemData":{"id":3516,"type":"article-journal","abstract":"This paper proposes a definition of systems thinking for use in a wide variety of disciplines, with particular emphasis on the development and assessment of systems thinking educational efforts. The definition was derived from a review of the systems thinking literature combined with the application of systems thinking to itself. Many different definitions of systems thinking can be found throughout the systems community, but key components of a singular definition can be distilled from the literature. This researcher considered these components both individually and holistically, then proposed a new definition of systems thinking that integrates these components as a system. The definition was tested for fidelity against a System Test and against three widely accepted system archetypes. Systems thinking is widely believed to be critical in handling the complexity facing the world in the coming decades; however, it still resides in the educational margins. In order for this important skill to receive mainstream educational attention, a complete definition is required. Such a definition has not yet been established. This research is an attempt to rectify this deficiency by providing such a definition.","collection-title":"2015 Conference on Systems Engineering Research","container-title":"Procedia Computer Science","DOI":"10.1016/j.procs.2015.03.050","ISSN":"1877-0509","journalAbbreviation":"Procedia Computer Science","page":"669-678","source":"ScienceDirect","title":"A Definition of Systems Thinking: A Systems Approach","title-short":"A Definition of Systems Thinking","volume":"44","author":[{"family":"Arnold","given":"Ross D."},{"family":"Wade","given":"Jon P."}],"issued":{"date-parts":[["2015",1,1]]}}}],"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Arnold and Wade, 2015)</w:t>
      </w:r>
      <w:r w:rsidRPr="00347D4F">
        <w:rPr>
          <w:rFonts w:ascii="Times New Roman" w:hAnsi="Times New Roman" w:cs="Times New Roman"/>
        </w:rPr>
        <w:fldChar w:fldCharType="end"/>
      </w:r>
      <w:r w:rsidRPr="00347D4F">
        <w:rPr>
          <w:rFonts w:ascii="Times New Roman" w:hAnsi="Times New Roman" w:cs="Times New Roman"/>
        </w:rPr>
        <w:t xml:space="preserve">. Hypothetically, embedding flexible work conditions could influence gendered roles, particularly by addressing the need for flexibility due to familial responsibilities. Additionally, it may serve as a lever to reduce imposter syndrome and bridge ambition gaps between male and female entrepreneurs. Flexible working conditions could also alleviate staffing and skills challenges by attracting a larger pool of potential employees who value workplace flexibility. These solutions can be incorporated into the systems map as policy intervention levers. Doing so will help evaluate their potential reach and feasibility within the system. Moreover, this approach offers a benchmark for future testing and evaluation of these policies, ensuring they are effective and impactful. </w:t>
      </w:r>
    </w:p>
    <w:p w14:paraId="7068A73A"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Some policy interventions, such as targeted financial support for childcare, may effectively address specific challenges, such as affordability. However, it may fail to tackle other related issues, such as the lack of transport to access childcare facilities. By examining how various elements of the system interact, we begin to uncover the broader consequences of pulling certain levers. For instance, providing financial support for childcare might inadvertently exacerbate existing inequalities if transport barriers are not simultaneously addressed. This kind of analysis underscores the need for holistic approaches that account for the ripple effects of interventions across the system and the ability to identify who and how can deliver policy interventions. </w:t>
      </w:r>
    </w:p>
    <w:p w14:paraId="79E44F62" w14:textId="77777777" w:rsidR="00E74646" w:rsidRPr="00347D4F" w:rsidRDefault="00E74646" w:rsidP="00E74646">
      <w:pPr>
        <w:pStyle w:val="Heading2"/>
        <w:jc w:val="both"/>
        <w:rPr>
          <w:rFonts w:ascii="Times New Roman" w:hAnsi="Times New Roman" w:cs="Times New Roman"/>
          <w:b/>
          <w:bCs/>
          <w:color w:val="auto"/>
          <w:sz w:val="24"/>
          <w:szCs w:val="24"/>
        </w:rPr>
      </w:pPr>
      <w:r w:rsidRPr="00347D4F">
        <w:rPr>
          <w:rFonts w:ascii="Times New Roman" w:hAnsi="Times New Roman" w:cs="Times New Roman"/>
          <w:b/>
          <w:bCs/>
          <w:color w:val="auto"/>
          <w:sz w:val="24"/>
          <w:szCs w:val="24"/>
        </w:rPr>
        <w:t>Conclusion</w:t>
      </w:r>
    </w:p>
    <w:p w14:paraId="46C6516C" w14:textId="77777777" w:rsidR="00E74646" w:rsidRPr="00347D4F" w:rsidRDefault="00E74646" w:rsidP="00E74646">
      <w:pPr>
        <w:jc w:val="both"/>
        <w:rPr>
          <w:rFonts w:ascii="Times New Roman" w:eastAsia="Times New Roman" w:hAnsi="Times New Roman" w:cs="Times New Roman"/>
        </w:rPr>
      </w:pPr>
      <w:r w:rsidRPr="00347D4F">
        <w:rPr>
          <w:rFonts w:ascii="Times New Roman" w:eastAsia="Times New Roman" w:hAnsi="Times New Roman" w:cs="Times New Roman"/>
        </w:rPr>
        <w:t xml:space="preserve">We need to build more complex solutions that are as complex as the problem(s) itself and to do so, we need a much better understanding of interdependencies, ripple effects, trade-offs and leverage points to meet policy goals. To do so, the utility of systems thinking in tackling </w:t>
      </w:r>
      <w:r w:rsidRPr="00347D4F">
        <w:rPr>
          <w:rFonts w:ascii="Times New Roman" w:hAnsi="Times New Roman" w:cs="Times New Roman"/>
        </w:rPr>
        <w:t xml:space="preserve">“wicked problems”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EuO8DII1","properties":{"formattedCitation":"(Rittel and Webber, 1973)","plainCitation":"(Rittel and Webber, 1973)","noteIndex":0},"citationItems":[{"id":3643,"uris":["http://zotero.org/users/7463460/items/8J4IE2Y8"],"itemData":{"id":3643,"type":"article-journal","abstract":"The search for scientific bases for confronting problems of social policy is bound to fail, becuase of the nature of these problems. They are “wicked” problems, whereas science has developed to deal with “tame” problems. Policy problems cannot be definitively described. Moreover, in a pluralistic society there is nothing like the undisputable public good; there is no objective definition of equity; policies that respond to social problems cannot be meaningfully correct or false; and it makes no sense to talk about “optimal solutions” to social problems unless severe qualifications are imposed first. Even worse, there are no “solutions” in the sense of definitive and objective answers.","container-title":"Policy Sciences","DOI":"10.1007/BF01405730","ISSN":"1573-0891","issue":"2","journalAbbreviation":"Policy Sci","language":"en","page":"155-169","source":"Springer Link","title":"Dilemmas in a general theory of planning","volume":"4","author":[{"family":"Rittel","given":"Horst W. J."},{"family":"Webber","given":"Melvin M."}],"issued":{"date-parts":[["1973",6,1]]}}}],"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Rittel and Webber, 1973)</w:t>
      </w:r>
      <w:r w:rsidRPr="00347D4F">
        <w:rPr>
          <w:rFonts w:ascii="Times New Roman" w:hAnsi="Times New Roman" w:cs="Times New Roman"/>
        </w:rPr>
        <w:fldChar w:fldCharType="end"/>
      </w:r>
      <w:r w:rsidRPr="00347D4F">
        <w:rPr>
          <w:rFonts w:ascii="Times New Roman" w:hAnsi="Times New Roman" w:cs="Times New Roman"/>
        </w:rPr>
        <w:t xml:space="preserve"> and “messes”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dn8zqn07","properties":{"formattedCitation":"(Ackoff, 1974)","plainCitation":"(Ackoff, 1974)","noteIndex":0},"citationItems":[{"id":3669,"uris":["http://zotero.org/users/7463460/items/R43W9VGH"],"itemData":{"id":3669,"type":"book","event-place":"New York","publisher":"Wiley &amp; Sons","publisher-place":"New York","title":"Redesigning the Future. A Systems Approach to Societal Problems","author":[{"family":"Ackoff","given":"Russell.","suffix":"L."}],"issued":{"date-parts":[["1974"]]}}}],"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Ackoff, 1974)</w:t>
      </w:r>
      <w:r w:rsidRPr="00347D4F">
        <w:rPr>
          <w:rFonts w:ascii="Times New Roman" w:hAnsi="Times New Roman" w:cs="Times New Roman"/>
        </w:rPr>
        <w:fldChar w:fldCharType="end"/>
      </w:r>
      <w:r w:rsidRPr="00347D4F">
        <w:rPr>
          <w:rFonts w:ascii="Times New Roman" w:hAnsi="Times New Roman" w:cs="Times New Roman"/>
        </w:rPr>
        <w:t xml:space="preserve"> is utilised and applied to the case study and provides an insight into the practical application of policy-related research that challenges traditional policymaking. Beyond the advantages of policy design more effectively capturing complex policy issues, the approach outlined in this paper shows key learnings when reflecting on research design and how researchers can think about their sample, how best to capture and incorporate lived experience, and stresses an importance on understanding and including the socio-political and cultural context of those policy end-users.</w:t>
      </w:r>
    </w:p>
    <w:p w14:paraId="412E6896" w14:textId="77777777" w:rsidR="00E74646" w:rsidRPr="00347D4F" w:rsidRDefault="00E74646" w:rsidP="00E74646">
      <w:pPr>
        <w:jc w:val="both"/>
        <w:rPr>
          <w:rFonts w:ascii="Times New Roman" w:eastAsia="Times New Roman" w:hAnsi="Times New Roman" w:cs="Times New Roman"/>
        </w:rPr>
      </w:pPr>
      <w:r w:rsidRPr="00347D4F">
        <w:rPr>
          <w:rFonts w:ascii="Times New Roman" w:eastAsia="Times New Roman" w:hAnsi="Times New Roman" w:cs="Times New Roman"/>
        </w:rPr>
        <w:t xml:space="preserve">The integration of community-level insights and dynamic modelling tools ensure policies remain responsive to emergent complexities. This is particularly important when responding to dynamic wicked problems. </w:t>
      </w:r>
      <w:r w:rsidRPr="00347D4F">
        <w:rPr>
          <w:rFonts w:ascii="Times New Roman" w:hAnsi="Times New Roman" w:cs="Times New Roman"/>
        </w:rPr>
        <w:t>An</w:t>
      </w:r>
      <w:r w:rsidRPr="00347D4F">
        <w:rPr>
          <w:rFonts w:ascii="Times New Roman" w:eastAsia="Times New Roman" w:hAnsi="Times New Roman" w:cs="Times New Roman"/>
        </w:rPr>
        <w:t xml:space="preserve"> inductive participatory approach is integrated to uncover systems and subsystems that may otherwise remain hidden, enabling a more accurate understanding of the challenges faced by policy end-users and thereafter, more accurate policy development. Exemplified by the case study and by utilising computational tools, the interconnectedness of issues such as access to support, socialisation, and marketplace challenges is highlighted, underscoring the need for inclusive, place-based interventions tailored to the unique needs of female entrepreneurs </w:t>
      </w:r>
      <w:r w:rsidRPr="00347D4F">
        <w:rPr>
          <w:rFonts w:ascii="Times New Roman" w:hAnsi="Times New Roman" w:cs="Times New Roman"/>
        </w:rPr>
        <w:t xml:space="preserve">that acknowledge the complexity of subsystems and interlinkages between them and their knock-on effect to </w:t>
      </w:r>
      <w:r w:rsidRPr="00347D4F">
        <w:rPr>
          <w:rFonts w:ascii="Times New Roman" w:hAnsi="Times New Roman" w:cs="Times New Roman"/>
          <w:i/>
          <w:iCs/>
        </w:rPr>
        <w:t>all</w:t>
      </w:r>
      <w:r w:rsidRPr="00347D4F">
        <w:rPr>
          <w:rFonts w:ascii="Times New Roman" w:hAnsi="Times New Roman" w:cs="Times New Roman"/>
        </w:rPr>
        <w:t xml:space="preserve"> within that system.</w:t>
      </w:r>
      <w:r w:rsidRPr="00347D4F">
        <w:rPr>
          <w:rFonts w:ascii="Times New Roman" w:eastAsia="Times New Roman" w:hAnsi="Times New Roman" w:cs="Times New Roman"/>
        </w:rPr>
        <w:t xml:space="preserve"> By using an inductive participatory approach to system’s map creation, this can provide a practical framework, facilitate intervention testing and provide the bed test for horizon scanning for complex policy issues. </w:t>
      </w:r>
    </w:p>
    <w:p w14:paraId="2C6F1FDB" w14:textId="77777777" w:rsidR="00E74646" w:rsidRPr="00347D4F" w:rsidRDefault="00E74646" w:rsidP="00E74646">
      <w:pPr>
        <w:pStyle w:val="Heading3"/>
        <w:rPr>
          <w:rFonts w:eastAsia="Times New Roman"/>
          <w:color w:val="auto"/>
        </w:rPr>
      </w:pPr>
      <w:r w:rsidRPr="00347D4F">
        <w:rPr>
          <w:rFonts w:eastAsia="Times New Roman"/>
          <w:color w:val="auto"/>
        </w:rPr>
        <w:t>Future Research and Practical Implications</w:t>
      </w:r>
    </w:p>
    <w:p w14:paraId="3E25D479" w14:textId="77777777" w:rsidR="00E74646" w:rsidRPr="00347D4F" w:rsidRDefault="00E74646" w:rsidP="00E74646">
      <w:pPr>
        <w:jc w:val="both"/>
        <w:rPr>
          <w:rFonts w:ascii="Times New Roman" w:hAnsi="Times New Roman" w:cs="Times New Roman"/>
        </w:rPr>
      </w:pPr>
      <w:r w:rsidRPr="00347D4F">
        <w:rPr>
          <w:rFonts w:ascii="Times New Roman" w:eastAsia="Times New Roman" w:hAnsi="Times New Roman" w:cs="Times New Roman"/>
        </w:rPr>
        <w:t xml:space="preserve">This approach is applicable to a range of modern policy contexts, including “super wicked problems”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3qXbnwIb","properties":{"formattedCitation":"(Levin {\\i{}et al.}, 2012)","plainCitation":"(Levin et al., 2012)","noteIndex":0},"citationItems":[{"id":4079,"uris":["http://zotero.org/users/7463460/items/29YW9VN8"],"itemData":{"id":4079,"type":"article-journal","collection-title":"Policy Sciences. - Springer. - Vol. 45.2012, 2, p. 123-152","container-title":"Policy Sciences","issue":"2","source":"COinS","title":"Overcoming the tragedy of super wicked problems: constraining our future selves to ameliorate global climate change","title-short":"Overcoming the tragedy of super wicked problems","volume":"45","author":[{"family":"Levin","given":"Kelly"},{"family":"Cashore","given":"Benjamin"},{"family":"Bernstein","given":"Steven"},{"family":"Auld","given":"Graeme"}],"issued":{"date-parts":[["2012"]]}}}],"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kern w:val="0"/>
        </w:rPr>
        <w:t xml:space="preserve">(Levin </w:t>
      </w:r>
      <w:r w:rsidRPr="00347D4F">
        <w:rPr>
          <w:rFonts w:ascii="Times New Roman" w:hAnsi="Times New Roman" w:cs="Times New Roman"/>
          <w:i/>
          <w:iCs/>
          <w:kern w:val="0"/>
        </w:rPr>
        <w:t>et al.</w:t>
      </w:r>
      <w:r w:rsidRPr="00347D4F">
        <w:rPr>
          <w:rFonts w:ascii="Times New Roman" w:hAnsi="Times New Roman" w:cs="Times New Roman"/>
          <w:kern w:val="0"/>
        </w:rPr>
        <w:t>, 2012)</w:t>
      </w:r>
      <w:r w:rsidRPr="00347D4F">
        <w:rPr>
          <w:rFonts w:ascii="Times New Roman" w:hAnsi="Times New Roman" w:cs="Times New Roman"/>
        </w:rPr>
        <w:fldChar w:fldCharType="end"/>
      </w:r>
      <w:r w:rsidRPr="00347D4F">
        <w:rPr>
          <w:rFonts w:ascii="Times New Roman" w:eastAsia="Times New Roman" w:hAnsi="Times New Roman" w:cs="Times New Roman"/>
        </w:rPr>
        <w:t xml:space="preserve"> such as poverty, mental health and climate adaptation, which demand dynamic, adaptive frameworks to navigate competing interests and multi-level governance. Certainly, there will be increased calls for adopting such an approach as our world and policy problems become more </w:t>
      </w:r>
      <w:r w:rsidRPr="00347D4F">
        <w:rPr>
          <w:rFonts w:ascii="Times New Roman" w:eastAsia="Times New Roman" w:hAnsi="Times New Roman" w:cs="Times New Roman"/>
        </w:rPr>
        <w:lastRenderedPageBreak/>
        <w:t xml:space="preserve">complex and interrelated. While systems thinking can break down complex systems into manageable components allowing policymakers to focus on key intervention areas, they do so while retaining sight of interconnected ripple effects. This methodology counters static, siloed policy design to anticipate unintended consequences—essential for wicked challenges where linear solutions often fail. </w:t>
      </w:r>
      <w:r w:rsidRPr="00347D4F">
        <w:rPr>
          <w:rFonts w:ascii="Times New Roman" w:hAnsi="Times New Roman" w:cs="Times New Roman"/>
        </w:rPr>
        <w:t xml:space="preserve">Systems thinking and a systems map is appropriate to outline key nodes and their relationships, rather than a focus solely on inputs and outputs of a system. </w:t>
      </w:r>
    </w:p>
    <w:p w14:paraId="4C54FD79" w14:textId="77777777" w:rsidR="00E74646" w:rsidRPr="00347D4F" w:rsidRDefault="00E74646" w:rsidP="00E74646">
      <w:pPr>
        <w:jc w:val="both"/>
        <w:rPr>
          <w:rFonts w:ascii="Times New Roman" w:eastAsia="Times New Roman" w:hAnsi="Times New Roman" w:cs="Times New Roman"/>
        </w:rPr>
      </w:pPr>
      <w:r w:rsidRPr="00347D4F">
        <w:rPr>
          <w:rFonts w:ascii="Times New Roman" w:eastAsia="Times New Roman" w:hAnsi="Times New Roman" w:cs="Times New Roman"/>
        </w:rPr>
        <w:t xml:space="preserve">At a practical level, systems thinking is becoming an increasing priority within the UK government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zu7GZH1M","properties":{"formattedCitation":"(Gov.uk, 2023)","plainCitation":"(Gov.uk, 2023)","noteIndex":0},"citationItems":[{"id":4421,"uris":["http://zotero.org/users/7463460/items/D3VHZ8GW"],"itemData":{"id":4421,"type":"webpage","title":"An introductory systems thinking toolkit for civil servants - GOV.UK","URL":"https://www.gov.uk/government/publications/systems-thinking-for-civil-servants/toolkit#how-systems-thinking-can-help-develop-policies-and-deliver-services","author":[{"literal":"Gov.uk"}],"accessed":{"date-parts":[["2025",10,20]]},"issued":{"date-parts":[["2023"]]}}}],"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Gov.uk, 2023)</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A dedicated systems thinking toolkit now supports civil servants in designing and delivering policies and services. The toolkit encourages policymakers to move beyond siloed approaches, tackle complex policy challenges, and identify leverage points within systems to inform more effective design and understanding. The government also places emphasis on integrating both qualitative and quantitative factors into a shared framework to support more evidence-informed decision-making. This research contributes to that agenda by embedding participatory policy research tools and demonstrating how they can be used to create systems maps, complementing a broader suite of approaches that support systems mapping and systems thinking in practice.</w:t>
      </w:r>
      <w:r w:rsidRPr="00347D4F">
        <w:rPr>
          <w:rFonts w:ascii="Segoe UI" w:hAnsi="Segoe UI" w:cs="Segoe UI"/>
          <w:spacing w:val="1"/>
        </w:rPr>
        <w:t xml:space="preserve"> </w:t>
      </w:r>
      <w:r w:rsidRPr="00347D4F">
        <w:rPr>
          <w:rFonts w:ascii="Times New Roman" w:eastAsia="Times New Roman" w:hAnsi="Times New Roman" w:cs="Times New Roman"/>
        </w:rPr>
        <w:t>This paper offers an approach for collecting, analysing, and creating a systems map through an alternative participatory methodology, providing a way to understand the system and identify potential policy problems and opportunities for action.</w:t>
      </w:r>
    </w:p>
    <w:p w14:paraId="738CEACA"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t xml:space="preserve">In more advanced studies, interconnections, as exemplified in this case study, could be rigorously tested by simulating or measuring the impact of specific policy interventions on the broader system. Researchers could use systems modelling or experimental trials to assess how a policy like subsidised childcare affects not only childcare accessibility but also other factors, such as employment rates, family dynamics, and local transportation networks. This kind of analysis enables policymakers to refine their approaches to achieve more comprehensive and sustainable outcomes. Furthermore, testing the impact of interventions on interconnected systems can help determine whether the policies are achieving their intended goals and uncover any areas where additional adjustments or complementary policies may be needed. Such a method could also inform iterative policy design, where findings from initial interventions are used to adapt and expand policies in ways that maximise their effectiveness. Extended research can also benefit from applying causal process tracing (CPT) to validate or test the relative strength of the hypotheses and their causal mechanisms to address ‘why’ and ‘how’ a hypothesis is led to an outcome. Notably, in Bayesian CPT enables the researcher to ground their hypotheses in diverse evidence and facilitates the testing of the relative strength of a hypothesis against another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EmEEnFIm","properties":{"formattedCitation":"(Fairfield and Charman, 2022)","plainCitation":"(Fairfield and Charman, 2022)","noteIndex":0},"citationItems":[{"id":3215,"uris":["http://zotero.org/users/7463460/items/NEBCMQCX"],"itemData":{"id":3215,"type":"book","event-place":"Cambridge","publisher":"Cambridge University Press","publisher-place":"Cambridge","title":"Social Inquiry and Bayesian Inference","author":[{"family":"Fairfield","given":"Tasha"},{"family":"Charman","given":"Andrew E."}],"issued":{"date-parts":[["2022"]]}}}],"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rPr>
        <w:t>(Fairfield and Charman, 2022)</w:t>
      </w:r>
      <w:r w:rsidRPr="00347D4F">
        <w:rPr>
          <w:rFonts w:ascii="Times New Roman" w:hAnsi="Times New Roman" w:cs="Times New Roman"/>
        </w:rPr>
        <w:fldChar w:fldCharType="end"/>
      </w:r>
      <w:r w:rsidRPr="00347D4F">
        <w:rPr>
          <w:rFonts w:ascii="Times New Roman" w:hAnsi="Times New Roman" w:cs="Times New Roman"/>
        </w:rPr>
        <w:t xml:space="preserve">. Such an approach of grounding hypotheses in diverse evidence aids against researcher bias where researchers are cautioned against relying solely on their view of the system. </w:t>
      </w:r>
    </w:p>
    <w:p w14:paraId="00182D70" w14:textId="77777777" w:rsidR="00E74646" w:rsidRPr="00347D4F" w:rsidRDefault="00E74646" w:rsidP="00E74646">
      <w:pPr>
        <w:jc w:val="both"/>
        <w:rPr>
          <w:rFonts w:ascii="Times New Roman" w:eastAsia="Times New Roman" w:hAnsi="Times New Roman" w:cs="Times New Roman"/>
        </w:rPr>
      </w:pPr>
      <w:r w:rsidRPr="00347D4F">
        <w:rPr>
          <w:rFonts w:ascii="Times New Roman" w:eastAsia="Times New Roman" w:hAnsi="Times New Roman" w:cs="Times New Roman"/>
        </w:rPr>
        <w:t xml:space="preserve">By extending this research to include a systems of provisions approach, which maps out key agents and stakeholders associated with interventions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L6MNR3JL","properties":{"formattedCitation":"(Haines-Doran, 2022; Mattioli et al., 2020)","plainCitation":"(Haines-Doran, 2022; Mattioli et al., 2020)","dontUpdate":true,"noteIndex":0},"citationItems":[{"id":3502,"uris":["http://zotero.org/users/7463460/items/AQKEIW4L"],"itemData":{"id":3502,"type":"article-journal","container-title":"Consumption and Society","DOI":"10.1332/ADZW1174","ISSN":"2752-8499","issue":"1","language":"en","page":"211-215","source":"DOI.org (Crossref)","title":"A reflection on the Systems of Provision framework of analysis by way of a practical example","volume":"1","author":[{"family":"Haines-Doran","given":"Thomas"}],"issued":{"date-parts":[["2022",8]]}}},{"id":3507,"uris":["http://zotero.org/users/7463460/items/JB5YPV3S"],"itemData":{"id":3507,"type":"article-journal","abstract":"Research on car dependence exposes the difficulty of moving away from a car-dominated, high-carbon transport system, but neglects the political-economic factors underpinning car-dependent societies. Yet these factors are key constraints to attempts to ‘decouple' human well-being from energy use and climate change emissions. In this critical review paper, we identify some of the main political-economic factors behind car dependence, drawing together research from several fields. Five key constituent elements of what we call the ‘car-dependent transport system’ are identified: i) the automotive industry; ii) the provision of car infrastructure; iii) the political economy of urban sprawl; iv) the provision of public transport; v) cultures of car consumption. Using the ‘systems of provision’ approach within political economy, we locate the part played by each element within the key dynamic processes of the system as a whole. Such processes encompass industrial structure, political-economic relations, the built environment, and cultural feedback loops. We argue that linkages between these processes are crucial to maintaining car dependence and thus create carbon lock-in. In developing our argument we discuss several important characteristics of car-dependent transport systems: the role of integrated socio-technical aspects of provision, the opportunistic use of contradictory economic arguments serving industrial agendas, the creation of an apolitical façade around pro-car decision-making, and the ‘capture’ of the state within the car-dependent transport system. Through uncovering the constituents, processes and characteristics of car-dependent transport systems, we show that moving past the automobile age will require an overt and historically aware political program of research and action.","container-title":"Energy Research &amp; Social Science","DOI":"10/1-s2.0-S2214629620300633-main.pdf","ISSN":"2214-6296","language":"en","license":"cc_by_4","note":"publisher: Elsevier","source":"eprints.whiterose.ac.uk","title":"The political economy of car dependence: A systems of provision approach","title-short":"The political economy of car dependence","URL":"https://eprints.whiterose.ac.uk/156056/","volume":"66","author":[{"family":"Mattioli","given":"G."},{"family":"Roberts","given":"C."},{"family":"Steinberger","given":"J. K."},{"family":"Brown","given":"A."}],"accessed":{"date-parts":[["2024",10,4]]},"issued":{"date-parts":[["2020",8]]}}}],"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e.g., see Haines-Doran, 2022; Mattioli et al., 2020)</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such mapping can identify transferable levers and meso-level variables to address challenges </w:t>
      </w:r>
      <w:r w:rsidRPr="00347D4F">
        <w:rPr>
          <w:rFonts w:ascii="Times New Roman" w:hAnsi="Times New Roman" w:cs="Times New Roman"/>
        </w:rPr>
        <w:fldChar w:fldCharType="begin"/>
      </w:r>
      <w:r w:rsidRPr="00347D4F">
        <w:rPr>
          <w:rFonts w:ascii="Times New Roman" w:hAnsi="Times New Roman" w:cs="Times New Roman"/>
        </w:rPr>
        <w:instrText xml:space="preserve"> ADDIN ZOTERO_ITEM CSL_CITATION {"citationID":"drj7eBud","properties":{"formattedCitation":"(Crowley {\\i{}et al.}, 2020)","plainCitation":"(Crowley et al., 2020)","noteIndex":0},"citationItems":[{"id":3630,"uris":["http://zotero.org/users/7463460/items/TNIMHRX9"],"itemData":{"id":3630,"type":"chapter","abstract":"Systems thinking has been neglected in the policy sciences, to the detriment of both broad understandings of the role of policy, and of policy-making capacity. This chapter remedies this deficiency by tracing the trajectory of systems thinking in the policy sciences, introducing and explaining themes from complexity science in policy-relevant terms, and concluding with practical examples of applications of systems thinking to real-world policy problems. To illustrate: complex adaptive systems are discussed in the context of regulation and control. Two general claims are made for this approach: firstly, systems thinking is likely to be particularly productive where policy problems defy conventional solutions and unintended consequences are rife. In these situations, systems thinking has the ability to move beyond the specifics of each problem to identify and depict underlying complexity; secondly, in the governance era, sites of policy-relevant action are more likely than in the past to lie outside the formal boundaries of government, and to require complex interactions among stakeholders.","container-title":"Reconsidering Policy: Complexity, Governance and the State","ISBN":"978-1-4473-3311-1","note":"DOI: 10.1332/policypress/9781447333111.003.0002","page":"0","publisher":"Policy Press","source":"Silverchair","title":"Reconsidering policy systems","URL":"https://doi.org/10.1332/policypress/9781447333111.003.0002","author":[{"family":"Crowley","given":"Kate"},{"family":"Stewart","given":"Jenny"},{"family":"Kay","given":"Adrian"},{"family":"Head","given":"Brian W."}],"editor":[{"family":"Crowley","given":"Kate"},{"family":"Stewart","given":"Jenny"},{"family":"Kay","given":"Adrian"},{"family":"Head","given":"Brian"}],"accessed":{"date-parts":[["2024",11,15]]},"issued":{"date-parts":[["2020",2,5]]}}}],"schema":"https://github.com/citation-style-language/schema/raw/master/csl-citation.json"} </w:instrText>
      </w:r>
      <w:r w:rsidRPr="00347D4F">
        <w:rPr>
          <w:rFonts w:ascii="Times New Roman" w:hAnsi="Times New Roman" w:cs="Times New Roman"/>
        </w:rPr>
        <w:fldChar w:fldCharType="separate"/>
      </w:r>
      <w:r w:rsidRPr="00347D4F">
        <w:rPr>
          <w:rFonts w:ascii="Times New Roman" w:hAnsi="Times New Roman" w:cs="Times New Roman"/>
          <w:kern w:val="0"/>
        </w:rPr>
        <w:t xml:space="preserve">(Crowley </w:t>
      </w:r>
      <w:r w:rsidRPr="00347D4F">
        <w:rPr>
          <w:rFonts w:ascii="Times New Roman" w:hAnsi="Times New Roman" w:cs="Times New Roman"/>
          <w:i/>
          <w:iCs/>
          <w:kern w:val="0"/>
        </w:rPr>
        <w:t>et al.</w:t>
      </w:r>
      <w:r w:rsidRPr="00347D4F">
        <w:rPr>
          <w:rFonts w:ascii="Times New Roman" w:hAnsi="Times New Roman" w:cs="Times New Roman"/>
          <w:kern w:val="0"/>
        </w:rPr>
        <w:t>, 2020)</w:t>
      </w:r>
      <w:r w:rsidRPr="00347D4F">
        <w:rPr>
          <w:rFonts w:ascii="Times New Roman" w:hAnsi="Times New Roman" w:cs="Times New Roman"/>
        </w:rPr>
        <w:fldChar w:fldCharType="end"/>
      </w:r>
      <w:r w:rsidRPr="00347D4F">
        <w:rPr>
          <w:rFonts w:ascii="Times New Roman" w:hAnsi="Times New Roman" w:cs="Times New Roman"/>
        </w:rPr>
        <w:t xml:space="preserve">. </w:t>
      </w:r>
      <w:r w:rsidRPr="00347D4F">
        <w:rPr>
          <w:rFonts w:ascii="Times New Roman" w:eastAsia="Times New Roman" w:hAnsi="Times New Roman" w:cs="Times New Roman"/>
        </w:rPr>
        <w:t xml:space="preserve">Such an approach can inform stakeholder engagement strategies to ensure that all appropriate stakeholders are included in decision-making processes. This becomes particularly significant within the context of English devolution, which has created a landscape of asymmetric powers across devolved areas </w:t>
      </w:r>
      <w:r w:rsidRPr="00347D4F">
        <w:rPr>
          <w:rFonts w:ascii="Times New Roman" w:eastAsia="Times New Roman" w:hAnsi="Times New Roman" w:cs="Times New Roman"/>
        </w:rPr>
        <w:fldChar w:fldCharType="begin"/>
      </w:r>
      <w:r w:rsidRPr="00347D4F">
        <w:rPr>
          <w:rFonts w:ascii="Times New Roman" w:eastAsia="Times New Roman" w:hAnsi="Times New Roman" w:cs="Times New Roman"/>
        </w:rPr>
        <w:instrText xml:space="preserve"> ADDIN ZOTERO_ITEM CSL_CITATION {"citationID":"OaJqtAaB","properties":{"formattedCitation":"(LGA, 2025)","plainCitation":"(LGA, 2025)","noteIndex":0},"citationItems":[{"id":4319,"uris":["http://zotero.org/users/7463460/items/UM2EFTPE"],"itemData":{"id":4319,"type":"webpage","abstract":"This page outlines the Government’s ambition to complete the devolution map. It also sets out the existing devolution framework and devolution deals agreed between successive governments.","container-title":"Devolution deals","language":"en","title":"Devolution deals | Local Government Association","URL":"https://www.local.gov.uk/topics/devolution/devolution-hub/devolution-deals","author":[{"family":"LGA","given":""}],"accessed":{"date-parts":[["2025",8,20]]},"issued":{"date-parts":[["2025"]]}}}],"schema":"https://github.com/citation-style-language/schema/raw/master/csl-citation.json"} </w:instrText>
      </w:r>
      <w:r w:rsidRPr="00347D4F">
        <w:rPr>
          <w:rFonts w:ascii="Times New Roman" w:eastAsia="Times New Roman" w:hAnsi="Times New Roman" w:cs="Times New Roman"/>
        </w:rPr>
        <w:fldChar w:fldCharType="separate"/>
      </w:r>
      <w:r w:rsidRPr="00347D4F">
        <w:rPr>
          <w:rFonts w:ascii="Times New Roman" w:hAnsi="Times New Roman" w:cs="Times New Roman"/>
        </w:rPr>
        <w:t>(LGA, 2025)</w:t>
      </w:r>
      <w:r w:rsidRPr="00347D4F">
        <w:rPr>
          <w:rFonts w:ascii="Times New Roman" w:eastAsia="Times New Roman" w:hAnsi="Times New Roman" w:cs="Times New Roman"/>
        </w:rPr>
        <w:fldChar w:fldCharType="end"/>
      </w:r>
      <w:r w:rsidRPr="00347D4F">
        <w:rPr>
          <w:rFonts w:ascii="Times New Roman" w:eastAsia="Times New Roman" w:hAnsi="Times New Roman" w:cs="Times New Roman"/>
        </w:rPr>
        <w:t xml:space="preserve">. Different regions therefore hold varying degrees of authority and decision-making capability, meaning that each effectively operates within a distinct system(s) of provision. This is important because these asymmetries shape the range of levers, actors, and institutional dynamics available in each context. By linking systems of provision mapping with devolution, researchers can identify not only the current levers and stakeholders but also anticipate emerging powers and governance arrangements, helping forecast how different devolved areas might adapt and interact over time. Furthermore, such mapping can account for the heterogeneity of agents, </w:t>
      </w:r>
      <w:r w:rsidRPr="00347D4F">
        <w:rPr>
          <w:rFonts w:ascii="Times New Roman" w:eastAsia="Times New Roman" w:hAnsi="Times New Roman" w:cs="Times New Roman"/>
        </w:rPr>
        <w:lastRenderedPageBreak/>
        <w:t>their different roles, and interests, and how this can impact a system, subsystem, and strategy over time. </w:t>
      </w:r>
    </w:p>
    <w:p w14:paraId="3A93E473" w14:textId="77777777" w:rsidR="00E74646" w:rsidRPr="00347D4F" w:rsidRDefault="00E74646" w:rsidP="00E74646">
      <w:pPr>
        <w:jc w:val="both"/>
        <w:rPr>
          <w:rFonts w:ascii="Times New Roman" w:hAnsi="Times New Roman" w:cs="Times New Roman"/>
        </w:rPr>
      </w:pPr>
    </w:p>
    <w:p w14:paraId="56AFE38C" w14:textId="77777777" w:rsidR="00E74646" w:rsidRPr="00347D4F" w:rsidRDefault="00E74646" w:rsidP="00E74646">
      <w:pPr>
        <w:jc w:val="both"/>
        <w:rPr>
          <w:rFonts w:ascii="Times New Roman" w:eastAsia="Times New Roman" w:hAnsi="Times New Roman" w:cs="Times New Roman"/>
        </w:rPr>
      </w:pPr>
    </w:p>
    <w:p w14:paraId="34B95C2F" w14:textId="20E95D57" w:rsidR="00E74646" w:rsidRPr="00347D4F" w:rsidRDefault="00E74646" w:rsidP="00E74646">
      <w:pPr>
        <w:rPr>
          <w:rFonts w:ascii="Times New Roman" w:eastAsia="Times New Roman" w:hAnsi="Times New Roman" w:cs="Times New Roman"/>
        </w:rPr>
      </w:pPr>
      <w:r w:rsidRPr="00347D4F">
        <w:rPr>
          <w:rFonts w:ascii="Times New Roman" w:eastAsia="Times New Roman" w:hAnsi="Times New Roman" w:cs="Times New Roman"/>
          <w:b/>
          <w:bCs/>
        </w:rPr>
        <w:t xml:space="preserve">Ethics: </w:t>
      </w:r>
      <w:r w:rsidRPr="00347D4F">
        <w:rPr>
          <w:rFonts w:ascii="Times New Roman" w:eastAsia="Times New Roman" w:hAnsi="Times New Roman" w:cs="Times New Roman"/>
        </w:rPr>
        <w:t xml:space="preserve">Ethical approval was granted by </w:t>
      </w:r>
      <w:r w:rsidR="00C4401C">
        <w:rPr>
          <w:rFonts w:ascii="Times New Roman" w:eastAsia="Times New Roman" w:hAnsi="Times New Roman" w:cs="Times New Roman"/>
        </w:rPr>
        <w:t>the University of York</w:t>
      </w:r>
      <w:r w:rsidRPr="00347D4F">
        <w:rPr>
          <w:rFonts w:ascii="Times New Roman" w:eastAsia="Times New Roman" w:hAnsi="Times New Roman" w:cs="Times New Roman"/>
        </w:rPr>
        <w:t xml:space="preserve"> </w:t>
      </w:r>
    </w:p>
    <w:p w14:paraId="4612473F" w14:textId="5B106B3A" w:rsidR="00E74646" w:rsidRPr="00347D4F" w:rsidRDefault="00E74646" w:rsidP="00E74646">
      <w:pPr>
        <w:rPr>
          <w:rFonts w:ascii="Times New Roman" w:eastAsia="Times New Roman" w:hAnsi="Times New Roman" w:cs="Times New Roman"/>
        </w:rPr>
      </w:pPr>
      <w:r w:rsidRPr="00347D4F">
        <w:rPr>
          <w:rFonts w:ascii="Times New Roman" w:eastAsia="Times New Roman" w:hAnsi="Times New Roman" w:cs="Times New Roman"/>
          <w:b/>
          <w:bCs/>
        </w:rPr>
        <w:t>Funding Details:</w:t>
      </w:r>
      <w:r w:rsidRPr="00347D4F">
        <w:rPr>
          <w:rFonts w:ascii="Times New Roman" w:eastAsia="Times New Roman" w:hAnsi="Times New Roman" w:cs="Times New Roman"/>
        </w:rPr>
        <w:t xml:space="preserve"> This research was funded by Research England by way of </w:t>
      </w:r>
      <w:r w:rsidR="00C4401C">
        <w:rPr>
          <w:rFonts w:ascii="Times New Roman" w:eastAsia="Times New Roman" w:hAnsi="Times New Roman" w:cs="Times New Roman"/>
        </w:rPr>
        <w:t>the Yorkshire and Humber Policy Engagement and Research Network (Y-PERN).</w:t>
      </w:r>
    </w:p>
    <w:p w14:paraId="4644235D" w14:textId="77777777" w:rsidR="00E74646" w:rsidRPr="00347D4F" w:rsidRDefault="00E74646" w:rsidP="00E74646">
      <w:r w:rsidRPr="00347D4F">
        <w:rPr>
          <w:rFonts w:ascii="Times New Roman" w:hAnsi="Times New Roman" w:cs="Times New Roman"/>
          <w:b/>
          <w:bCs/>
        </w:rPr>
        <w:t>Disclosure Statement:</w:t>
      </w:r>
      <w:r w:rsidRPr="00347D4F">
        <w:rPr>
          <w:rFonts w:ascii="Times New Roman" w:hAnsi="Times New Roman" w:cs="Times New Roman"/>
        </w:rPr>
        <w:t xml:space="preserve"> No potential conflict of interest is disclosed.</w:t>
      </w:r>
    </w:p>
    <w:p w14:paraId="3F0D7AB5" w14:textId="77777777" w:rsidR="00E74646" w:rsidRPr="00347D4F" w:rsidRDefault="00E74646" w:rsidP="00E74646">
      <w:pPr>
        <w:rPr>
          <w:rFonts w:ascii="Times New Roman" w:eastAsiaTheme="majorEastAsia" w:hAnsi="Times New Roman" w:cs="Times New Roman"/>
          <w:b/>
          <w:bCs/>
          <w:sz w:val="28"/>
          <w:szCs w:val="28"/>
        </w:rPr>
      </w:pPr>
      <w:r w:rsidRPr="00347D4F">
        <w:rPr>
          <w:rFonts w:ascii="Times New Roman" w:hAnsi="Times New Roman" w:cs="Times New Roman"/>
          <w:b/>
          <w:bCs/>
          <w:sz w:val="28"/>
          <w:szCs w:val="28"/>
        </w:rPr>
        <w:br w:type="page"/>
      </w:r>
    </w:p>
    <w:p w14:paraId="03293605" w14:textId="77777777" w:rsidR="00E74646" w:rsidRPr="00347D4F" w:rsidRDefault="00E74646" w:rsidP="00E74646">
      <w:pPr>
        <w:pStyle w:val="Heading1"/>
        <w:rPr>
          <w:rFonts w:ascii="Times New Roman" w:hAnsi="Times New Roman" w:cs="Times New Roman"/>
          <w:b/>
          <w:bCs/>
          <w:color w:val="auto"/>
          <w:sz w:val="28"/>
          <w:szCs w:val="28"/>
        </w:rPr>
      </w:pPr>
      <w:r w:rsidRPr="00347D4F">
        <w:rPr>
          <w:rFonts w:ascii="Times New Roman" w:hAnsi="Times New Roman" w:cs="Times New Roman"/>
          <w:b/>
          <w:bCs/>
          <w:color w:val="auto"/>
          <w:sz w:val="28"/>
          <w:szCs w:val="28"/>
        </w:rPr>
        <w:lastRenderedPageBreak/>
        <w:t>References</w:t>
      </w:r>
    </w:p>
    <w:p w14:paraId="5F09FD23" w14:textId="77777777" w:rsidR="00E74646" w:rsidRPr="00347D4F" w:rsidRDefault="00E74646" w:rsidP="00E74646">
      <w:pPr>
        <w:pStyle w:val="Bibliography"/>
        <w:rPr>
          <w:rFonts w:ascii="Times New Roman" w:hAnsi="Times New Roman" w:cs="Times New Roman"/>
        </w:rPr>
      </w:pPr>
      <w:r w:rsidRPr="00347D4F">
        <w:fldChar w:fldCharType="begin"/>
      </w:r>
      <w:r w:rsidRPr="00347D4F">
        <w:instrText xml:space="preserve"> ADDIN ZOTERO_BIBL {"uncited":[],"omitted":[],"custom":[]} CSL_BIBLIOGRAPHY </w:instrText>
      </w:r>
      <w:r w:rsidRPr="00347D4F">
        <w:fldChar w:fldCharType="separate"/>
      </w:r>
      <w:r w:rsidRPr="00347D4F">
        <w:rPr>
          <w:rFonts w:ascii="Times New Roman" w:hAnsi="Times New Roman" w:cs="Times New Roman"/>
        </w:rPr>
        <w:t xml:space="preserve">Ackoff, Russell., L. (1974) </w:t>
      </w:r>
      <w:r w:rsidRPr="00347D4F">
        <w:rPr>
          <w:rFonts w:ascii="Times New Roman" w:hAnsi="Times New Roman" w:cs="Times New Roman"/>
          <w:i/>
          <w:iCs/>
        </w:rPr>
        <w:t>Redesigning the Future. A Systems Approach to Societal Problems</w:t>
      </w:r>
      <w:r w:rsidRPr="00347D4F">
        <w:rPr>
          <w:rFonts w:ascii="Times New Roman" w:hAnsi="Times New Roman" w:cs="Times New Roman"/>
        </w:rPr>
        <w:t>. New York: Wiley &amp; Sons.</w:t>
      </w:r>
    </w:p>
    <w:p w14:paraId="1D40FEB6"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Alford, K.R. </w:t>
      </w:r>
      <w:r w:rsidRPr="00347D4F">
        <w:rPr>
          <w:rFonts w:ascii="Times New Roman" w:hAnsi="Times New Roman" w:cs="Times New Roman"/>
          <w:i/>
          <w:iCs/>
        </w:rPr>
        <w:t>et al.</w:t>
      </w:r>
      <w:r w:rsidRPr="00347D4F">
        <w:rPr>
          <w:rFonts w:ascii="Times New Roman" w:hAnsi="Times New Roman" w:cs="Times New Roman"/>
        </w:rPr>
        <w:t xml:space="preserve"> (2024) ‘Exploring Systems Thinking Typologies and Paradigms’, </w:t>
      </w:r>
      <w:r w:rsidRPr="00347D4F">
        <w:rPr>
          <w:rFonts w:ascii="Times New Roman" w:hAnsi="Times New Roman" w:cs="Times New Roman"/>
          <w:i/>
          <w:iCs/>
        </w:rPr>
        <w:t>Sage Open</w:t>
      </w:r>
      <w:r w:rsidRPr="00347D4F">
        <w:rPr>
          <w:rFonts w:ascii="Times New Roman" w:hAnsi="Times New Roman" w:cs="Times New Roman"/>
        </w:rPr>
        <w:t>, 14(2), p. 21582440241255180. Available at: https://doi.org/10.1177/21582440241255180.</w:t>
      </w:r>
    </w:p>
    <w:p w14:paraId="6178522C"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Althaus, C. </w:t>
      </w:r>
      <w:r w:rsidRPr="00347D4F">
        <w:rPr>
          <w:rFonts w:ascii="Times New Roman" w:hAnsi="Times New Roman" w:cs="Times New Roman"/>
          <w:i/>
          <w:iCs/>
        </w:rPr>
        <w:t>et al.</w:t>
      </w:r>
      <w:r w:rsidRPr="00347D4F">
        <w:rPr>
          <w:rFonts w:ascii="Times New Roman" w:hAnsi="Times New Roman" w:cs="Times New Roman"/>
        </w:rPr>
        <w:t xml:space="preserve"> (2021) ‘Research and education in public sector practice: a systems approach to understanding policy impact’, </w:t>
      </w:r>
      <w:r w:rsidRPr="00347D4F">
        <w:rPr>
          <w:rFonts w:ascii="Times New Roman" w:hAnsi="Times New Roman" w:cs="Times New Roman"/>
          <w:i/>
          <w:iCs/>
        </w:rPr>
        <w:t>Policy Design and Practice</w:t>
      </w:r>
      <w:r w:rsidRPr="00347D4F">
        <w:rPr>
          <w:rFonts w:ascii="Times New Roman" w:hAnsi="Times New Roman" w:cs="Times New Roman"/>
        </w:rPr>
        <w:t>, 4(3), pp. 309–322. Available at: https://doi.org/10.1080/25741292.2021.1977478.</w:t>
      </w:r>
    </w:p>
    <w:p w14:paraId="5FF55BD1"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Arnold, R.D. and Wade, J.P. (2015) ‘A Definition of Systems Thinking: A Systems Approach’, </w:t>
      </w:r>
      <w:r w:rsidRPr="00347D4F">
        <w:rPr>
          <w:rFonts w:ascii="Times New Roman" w:hAnsi="Times New Roman" w:cs="Times New Roman"/>
          <w:i/>
          <w:iCs/>
        </w:rPr>
        <w:t>Procedia Computer Science</w:t>
      </w:r>
      <w:r w:rsidRPr="00347D4F">
        <w:rPr>
          <w:rFonts w:ascii="Times New Roman" w:hAnsi="Times New Roman" w:cs="Times New Roman"/>
        </w:rPr>
        <w:t>, 44, pp. 669–678. Available at: https://doi.org/10.1016/j.procs.2015.03.050.</w:t>
      </w:r>
    </w:p>
    <w:p w14:paraId="62D0481A"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BeLue, R. </w:t>
      </w:r>
      <w:r w:rsidRPr="00347D4F">
        <w:rPr>
          <w:rFonts w:ascii="Times New Roman" w:hAnsi="Times New Roman" w:cs="Times New Roman"/>
          <w:i/>
          <w:iCs/>
        </w:rPr>
        <w:t>et al.</w:t>
      </w:r>
      <w:r w:rsidRPr="00347D4F">
        <w:rPr>
          <w:rFonts w:ascii="Times New Roman" w:hAnsi="Times New Roman" w:cs="Times New Roman"/>
        </w:rPr>
        <w:t xml:space="preserve"> (2012) ‘Systems Thinking Tools as Applied to Community-Based Participatory Research: A Case Study’, </w:t>
      </w:r>
      <w:r w:rsidRPr="00347D4F">
        <w:rPr>
          <w:rFonts w:ascii="Times New Roman" w:hAnsi="Times New Roman" w:cs="Times New Roman"/>
          <w:i/>
          <w:iCs/>
        </w:rPr>
        <w:t>Health Education &amp; Behavior</w:t>
      </w:r>
      <w:r w:rsidRPr="00347D4F">
        <w:rPr>
          <w:rFonts w:ascii="Times New Roman" w:hAnsi="Times New Roman" w:cs="Times New Roman"/>
        </w:rPr>
        <w:t>, 39(6), pp. 745–751. Available at: https://doi.org/10.1177/1090198111430708.</w:t>
      </w:r>
    </w:p>
    <w:p w14:paraId="6B6AEBDA"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Chapman, J. (2004) </w:t>
      </w:r>
      <w:r w:rsidRPr="00347D4F">
        <w:rPr>
          <w:rFonts w:ascii="Times New Roman" w:hAnsi="Times New Roman" w:cs="Times New Roman"/>
          <w:i/>
          <w:iCs/>
        </w:rPr>
        <w:t>System Failure: Why governments must learn to think differently</w:t>
      </w:r>
      <w:r w:rsidRPr="00347D4F">
        <w:rPr>
          <w:rFonts w:ascii="Times New Roman" w:hAnsi="Times New Roman" w:cs="Times New Roman"/>
        </w:rPr>
        <w:t>. 2nd edn. London: Demos. Available at: https://demos.co.uk/wp-content/uploads/files/systemfailure2.pdf (Accessed: 18 November 2024).</w:t>
      </w:r>
    </w:p>
    <w:p w14:paraId="7FE7054D"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Checkland, P. (1994) ‘Systems Theory and Management Thinking’, </w:t>
      </w:r>
      <w:r w:rsidRPr="00347D4F">
        <w:rPr>
          <w:rFonts w:ascii="Times New Roman" w:hAnsi="Times New Roman" w:cs="Times New Roman"/>
          <w:i/>
          <w:iCs/>
        </w:rPr>
        <w:t>The American Behavioral Scientist</w:t>
      </w:r>
      <w:r w:rsidRPr="00347D4F">
        <w:rPr>
          <w:rFonts w:ascii="Times New Roman" w:hAnsi="Times New Roman" w:cs="Times New Roman"/>
        </w:rPr>
        <w:t>, 38(1), pp. 75–91.</w:t>
      </w:r>
    </w:p>
    <w:p w14:paraId="5CC34598"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Checkland, P. (1999) </w:t>
      </w:r>
      <w:r w:rsidRPr="00347D4F">
        <w:rPr>
          <w:rFonts w:ascii="Times New Roman" w:hAnsi="Times New Roman" w:cs="Times New Roman"/>
          <w:i/>
          <w:iCs/>
        </w:rPr>
        <w:t>Systems Thinking, Systems Practice. Includes a 30-year retrospective</w:t>
      </w:r>
      <w:r w:rsidRPr="00347D4F">
        <w:rPr>
          <w:rFonts w:ascii="Times New Roman" w:hAnsi="Times New Roman" w:cs="Times New Roman"/>
        </w:rPr>
        <w:t>. Chichester: Wiley &amp; Sons.</w:t>
      </w:r>
    </w:p>
    <w:p w14:paraId="4A51C457"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Chevalier, J. and Buckles, D. (2013) </w:t>
      </w:r>
      <w:r w:rsidRPr="00347D4F">
        <w:rPr>
          <w:rFonts w:ascii="Times New Roman" w:hAnsi="Times New Roman" w:cs="Times New Roman"/>
          <w:i/>
          <w:iCs/>
        </w:rPr>
        <w:t>Participatory Action Research: Theory and Methods for Engaged Inquiry</w:t>
      </w:r>
      <w:r w:rsidRPr="00347D4F">
        <w:rPr>
          <w:rFonts w:ascii="Times New Roman" w:hAnsi="Times New Roman" w:cs="Times New Roman"/>
        </w:rPr>
        <w:t>. Taylor &amp; Francis Group.</w:t>
      </w:r>
    </w:p>
    <w:p w14:paraId="3DE61B91"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Crowley, K. </w:t>
      </w:r>
      <w:r w:rsidRPr="00347D4F">
        <w:rPr>
          <w:rFonts w:ascii="Times New Roman" w:hAnsi="Times New Roman" w:cs="Times New Roman"/>
          <w:i/>
          <w:iCs/>
        </w:rPr>
        <w:t>et al.</w:t>
      </w:r>
      <w:r w:rsidRPr="00347D4F">
        <w:rPr>
          <w:rFonts w:ascii="Times New Roman" w:hAnsi="Times New Roman" w:cs="Times New Roman"/>
        </w:rPr>
        <w:t xml:space="preserve"> (2020) ‘Reconsidering policy systems’, in K. Crowley et al. (eds) </w:t>
      </w:r>
      <w:r w:rsidRPr="00347D4F">
        <w:rPr>
          <w:rFonts w:ascii="Times New Roman" w:hAnsi="Times New Roman" w:cs="Times New Roman"/>
          <w:i/>
          <w:iCs/>
        </w:rPr>
        <w:t>Reconsidering Policy: Complexity, Governance and the State</w:t>
      </w:r>
      <w:r w:rsidRPr="00347D4F">
        <w:rPr>
          <w:rFonts w:ascii="Times New Roman" w:hAnsi="Times New Roman" w:cs="Times New Roman"/>
        </w:rPr>
        <w:t>. Policy Press, p. 0. Available at: https://doi.org/10.1332/policypress/9781447333111.003.0002.</w:t>
      </w:r>
    </w:p>
    <w:p w14:paraId="3FBC5AF9"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Fairfield, T. and Charman, A.E. (2022) </w:t>
      </w:r>
      <w:r w:rsidRPr="00347D4F">
        <w:rPr>
          <w:rFonts w:ascii="Times New Roman" w:hAnsi="Times New Roman" w:cs="Times New Roman"/>
          <w:i/>
          <w:iCs/>
        </w:rPr>
        <w:t>Social Inquiry and Bayesian Inference</w:t>
      </w:r>
      <w:r w:rsidRPr="00347D4F">
        <w:rPr>
          <w:rFonts w:ascii="Times New Roman" w:hAnsi="Times New Roman" w:cs="Times New Roman"/>
        </w:rPr>
        <w:t>. Cambridge: Cambridge University Press.</w:t>
      </w:r>
    </w:p>
    <w:p w14:paraId="37FADF5E"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Forrester, Jay., W. (1971) </w:t>
      </w:r>
      <w:r w:rsidRPr="00347D4F">
        <w:rPr>
          <w:rFonts w:ascii="Times New Roman" w:hAnsi="Times New Roman" w:cs="Times New Roman"/>
          <w:i/>
          <w:iCs/>
        </w:rPr>
        <w:t>World Dynamics</w:t>
      </w:r>
      <w:r w:rsidRPr="00347D4F">
        <w:rPr>
          <w:rFonts w:ascii="Times New Roman" w:hAnsi="Times New Roman" w:cs="Times New Roman"/>
        </w:rPr>
        <w:t>. Cambridge, Massachusetts: Wright-Allen Press, INC.</w:t>
      </w:r>
    </w:p>
    <w:p w14:paraId="2E57FBFB"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Gardner, K. </w:t>
      </w:r>
      <w:r w:rsidRPr="00347D4F">
        <w:rPr>
          <w:rFonts w:ascii="Times New Roman" w:hAnsi="Times New Roman" w:cs="Times New Roman"/>
          <w:i/>
          <w:iCs/>
        </w:rPr>
        <w:t>et al.</w:t>
      </w:r>
      <w:r w:rsidRPr="00347D4F">
        <w:rPr>
          <w:rFonts w:ascii="Times New Roman" w:hAnsi="Times New Roman" w:cs="Times New Roman"/>
        </w:rPr>
        <w:t xml:space="preserve"> (2019) ‘How can systems thinking enhance stewardship of public services?’</w:t>
      </w:r>
    </w:p>
    <w:p w14:paraId="006A9611"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Gov.uk (2022) </w:t>
      </w:r>
      <w:r w:rsidRPr="00347D4F">
        <w:rPr>
          <w:rFonts w:ascii="Times New Roman" w:hAnsi="Times New Roman" w:cs="Times New Roman"/>
          <w:i/>
          <w:iCs/>
        </w:rPr>
        <w:t>York and North Yorkshire devolution deal</w:t>
      </w:r>
      <w:r w:rsidRPr="00347D4F">
        <w:rPr>
          <w:rFonts w:ascii="Times New Roman" w:hAnsi="Times New Roman" w:cs="Times New Roman"/>
        </w:rPr>
        <w:t xml:space="preserve">, </w:t>
      </w:r>
      <w:r w:rsidRPr="00347D4F">
        <w:rPr>
          <w:rFonts w:ascii="Times New Roman" w:hAnsi="Times New Roman" w:cs="Times New Roman"/>
          <w:i/>
          <w:iCs/>
        </w:rPr>
        <w:t>GOV.UK</w:t>
      </w:r>
      <w:r w:rsidRPr="00347D4F">
        <w:rPr>
          <w:rFonts w:ascii="Times New Roman" w:hAnsi="Times New Roman" w:cs="Times New Roman"/>
        </w:rPr>
        <w:t>. Available at: https://www.gov.uk/government/publications/york-and-north-yorkshire-devolution-deal/york-and-north-yorkshire-devolution-deal (Accessed: 3 December 2024).</w:t>
      </w:r>
    </w:p>
    <w:p w14:paraId="140BC167"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Gov.uk (2023) </w:t>
      </w:r>
      <w:r w:rsidRPr="00347D4F">
        <w:rPr>
          <w:rFonts w:ascii="Times New Roman" w:hAnsi="Times New Roman" w:cs="Times New Roman"/>
          <w:i/>
          <w:iCs/>
        </w:rPr>
        <w:t>An introductory systems thinking toolkit for civil servants - GOV.UK</w:t>
      </w:r>
      <w:r w:rsidRPr="00347D4F">
        <w:rPr>
          <w:rFonts w:ascii="Times New Roman" w:hAnsi="Times New Roman" w:cs="Times New Roman"/>
        </w:rPr>
        <w:t>. Available at: https://www.gov.uk/government/publications/systems-thinking-for-civil-servants/toolkit#how-systems-thinking-can-help-develop-policies-and-deliver-services (Accessed: 20 October 2025).</w:t>
      </w:r>
    </w:p>
    <w:p w14:paraId="22073AE0"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Haines-Doran, T. (2022) ‘A reflection on the Systems of Provision framework of analysis by way of a practical example’, </w:t>
      </w:r>
      <w:r w:rsidRPr="00347D4F">
        <w:rPr>
          <w:rFonts w:ascii="Times New Roman" w:hAnsi="Times New Roman" w:cs="Times New Roman"/>
          <w:i/>
          <w:iCs/>
        </w:rPr>
        <w:t>Consumption and Society</w:t>
      </w:r>
      <w:r w:rsidRPr="00347D4F">
        <w:rPr>
          <w:rFonts w:ascii="Times New Roman" w:hAnsi="Times New Roman" w:cs="Times New Roman"/>
        </w:rPr>
        <w:t>, 1(1), pp. 211–215. Available at: https://doi.org/10.1332/ADZW1174.</w:t>
      </w:r>
    </w:p>
    <w:p w14:paraId="0A6A7A08"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lastRenderedPageBreak/>
        <w:t xml:space="preserve">Head, B.W. (2022) </w:t>
      </w:r>
      <w:r w:rsidRPr="00347D4F">
        <w:rPr>
          <w:rFonts w:ascii="Times New Roman" w:hAnsi="Times New Roman" w:cs="Times New Roman"/>
          <w:i/>
          <w:iCs/>
        </w:rPr>
        <w:t>Wicked Problems in Public Policy. Understanding and Responding to Complex Challenges.</w:t>
      </w:r>
      <w:r w:rsidRPr="00347D4F">
        <w:rPr>
          <w:rFonts w:ascii="Times New Roman" w:hAnsi="Times New Roman" w:cs="Times New Roman"/>
        </w:rPr>
        <w:t xml:space="preserve"> Palgrave Macmillan.</w:t>
      </w:r>
    </w:p>
    <w:p w14:paraId="31D84E26"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Head, B.W. and Alford, J. (2015) ‘Wicked Problems: Implications for Public Policy and Management’, </w:t>
      </w:r>
      <w:r w:rsidRPr="00347D4F">
        <w:rPr>
          <w:rFonts w:ascii="Times New Roman" w:hAnsi="Times New Roman" w:cs="Times New Roman"/>
          <w:i/>
          <w:iCs/>
        </w:rPr>
        <w:t>Administration &amp; Society</w:t>
      </w:r>
      <w:r w:rsidRPr="00347D4F">
        <w:rPr>
          <w:rFonts w:ascii="Times New Roman" w:hAnsi="Times New Roman" w:cs="Times New Roman"/>
        </w:rPr>
        <w:t>, 47(6), pp. 711–739. Available at: https://doi.org/10.1177/0095399713481601.</w:t>
      </w:r>
    </w:p>
    <w:p w14:paraId="523AE3B4"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Ison, R. (2008) ‘Systems thinking and practice for action research.’, in P. Reason and H. Bradbury (eds) </w:t>
      </w:r>
      <w:r w:rsidRPr="00347D4F">
        <w:rPr>
          <w:rFonts w:ascii="Times New Roman" w:hAnsi="Times New Roman" w:cs="Times New Roman"/>
          <w:i/>
          <w:iCs/>
        </w:rPr>
        <w:t>The Sage Handbook of Action Research Participative Inquiry and Practice</w:t>
      </w:r>
      <w:r w:rsidRPr="00347D4F">
        <w:rPr>
          <w:rFonts w:ascii="Times New Roman" w:hAnsi="Times New Roman" w:cs="Times New Roman"/>
        </w:rPr>
        <w:t>. 2nd edn. London: Sage Publications, pp. 139–158.</w:t>
      </w:r>
    </w:p>
    <w:p w14:paraId="383E550F"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Ison, R. and Straw, E. (2020) </w:t>
      </w:r>
      <w:r w:rsidRPr="00347D4F">
        <w:rPr>
          <w:rFonts w:ascii="Times New Roman" w:hAnsi="Times New Roman" w:cs="Times New Roman"/>
          <w:i/>
          <w:iCs/>
        </w:rPr>
        <w:t>The Hidden Power of Systems Thinking: Governance in a Climate Emergency</w:t>
      </w:r>
      <w:r w:rsidRPr="00347D4F">
        <w:rPr>
          <w:rFonts w:ascii="Times New Roman" w:hAnsi="Times New Roman" w:cs="Times New Roman"/>
        </w:rPr>
        <w:t>. London: Routledge.</w:t>
      </w:r>
    </w:p>
    <w:p w14:paraId="4A51E861"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Levin, K. </w:t>
      </w:r>
      <w:r w:rsidRPr="00347D4F">
        <w:rPr>
          <w:rFonts w:ascii="Times New Roman" w:hAnsi="Times New Roman" w:cs="Times New Roman"/>
          <w:i/>
          <w:iCs/>
        </w:rPr>
        <w:t>et al.</w:t>
      </w:r>
      <w:r w:rsidRPr="00347D4F">
        <w:rPr>
          <w:rFonts w:ascii="Times New Roman" w:hAnsi="Times New Roman" w:cs="Times New Roman"/>
        </w:rPr>
        <w:t xml:space="preserve"> (2012) ‘Overcoming the tragedy of super wicked problems: constraining our future selves to ameliorate global climate change’, </w:t>
      </w:r>
      <w:r w:rsidRPr="00347D4F">
        <w:rPr>
          <w:rFonts w:ascii="Times New Roman" w:hAnsi="Times New Roman" w:cs="Times New Roman"/>
          <w:i/>
          <w:iCs/>
        </w:rPr>
        <w:t>Policy Sciences</w:t>
      </w:r>
      <w:r w:rsidRPr="00347D4F">
        <w:rPr>
          <w:rFonts w:ascii="Times New Roman" w:hAnsi="Times New Roman" w:cs="Times New Roman"/>
        </w:rPr>
        <w:t>, 45(2).</w:t>
      </w:r>
    </w:p>
    <w:p w14:paraId="434CB977"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Lewis, J.M., McGann, M. and Blomkamp, E. (2020) ‘When design meets power: design thinking, public sector innovation and the politics of policymaking’, </w:t>
      </w:r>
      <w:r w:rsidRPr="00347D4F">
        <w:rPr>
          <w:rFonts w:ascii="Times New Roman" w:hAnsi="Times New Roman" w:cs="Times New Roman"/>
          <w:i/>
          <w:iCs/>
        </w:rPr>
        <w:t>Policy &amp; Politics</w:t>
      </w:r>
      <w:r w:rsidRPr="00347D4F">
        <w:rPr>
          <w:rFonts w:ascii="Times New Roman" w:hAnsi="Times New Roman" w:cs="Times New Roman"/>
        </w:rPr>
        <w:t>, 48(1), pp. 111–130. Available at: https://doi.org/10.1332/030557319X15579230420081.</w:t>
      </w:r>
    </w:p>
    <w:p w14:paraId="7173D71B"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LGA (2025) </w:t>
      </w:r>
      <w:r w:rsidRPr="00347D4F">
        <w:rPr>
          <w:rFonts w:ascii="Times New Roman" w:hAnsi="Times New Roman" w:cs="Times New Roman"/>
          <w:i/>
          <w:iCs/>
        </w:rPr>
        <w:t>Devolution deals | Local Government Association</w:t>
      </w:r>
      <w:r w:rsidRPr="00347D4F">
        <w:rPr>
          <w:rFonts w:ascii="Times New Roman" w:hAnsi="Times New Roman" w:cs="Times New Roman"/>
        </w:rPr>
        <w:t xml:space="preserve">, </w:t>
      </w:r>
      <w:r w:rsidRPr="00347D4F">
        <w:rPr>
          <w:rFonts w:ascii="Times New Roman" w:hAnsi="Times New Roman" w:cs="Times New Roman"/>
          <w:i/>
          <w:iCs/>
        </w:rPr>
        <w:t>Devolution deals</w:t>
      </w:r>
      <w:r w:rsidRPr="00347D4F">
        <w:rPr>
          <w:rFonts w:ascii="Times New Roman" w:hAnsi="Times New Roman" w:cs="Times New Roman"/>
        </w:rPr>
        <w:t>. Available at: https://www.local.gov.uk/topics/devolution/devolution-hub/devolution-deals (Accessed: 20 August 2025).</w:t>
      </w:r>
    </w:p>
    <w:p w14:paraId="04100E97"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Mattioli, G. </w:t>
      </w:r>
      <w:r w:rsidRPr="00347D4F">
        <w:rPr>
          <w:rFonts w:ascii="Times New Roman" w:hAnsi="Times New Roman" w:cs="Times New Roman"/>
          <w:i/>
          <w:iCs/>
        </w:rPr>
        <w:t>et al.</w:t>
      </w:r>
      <w:r w:rsidRPr="00347D4F">
        <w:rPr>
          <w:rFonts w:ascii="Times New Roman" w:hAnsi="Times New Roman" w:cs="Times New Roman"/>
        </w:rPr>
        <w:t xml:space="preserve"> (2020) ‘The political economy of car dependence: A systems of provision approach’, </w:t>
      </w:r>
      <w:r w:rsidRPr="00347D4F">
        <w:rPr>
          <w:rFonts w:ascii="Times New Roman" w:hAnsi="Times New Roman" w:cs="Times New Roman"/>
          <w:i/>
          <w:iCs/>
        </w:rPr>
        <w:t>Energy Research &amp; Social Science</w:t>
      </w:r>
      <w:r w:rsidRPr="00347D4F">
        <w:rPr>
          <w:rFonts w:ascii="Times New Roman" w:hAnsi="Times New Roman" w:cs="Times New Roman"/>
        </w:rPr>
        <w:t>, 66. Available at: https://doi.org/10/1-s2.0-S2214629620300633-main.pdf.</w:t>
      </w:r>
    </w:p>
    <w:p w14:paraId="770C59FE"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Meadows, Donella., H. (2009) </w:t>
      </w:r>
      <w:r w:rsidRPr="00347D4F">
        <w:rPr>
          <w:rFonts w:ascii="Times New Roman" w:hAnsi="Times New Roman" w:cs="Times New Roman"/>
          <w:i/>
          <w:iCs/>
        </w:rPr>
        <w:t>Thinking in Systems. A Primer.</w:t>
      </w:r>
      <w:r w:rsidRPr="00347D4F">
        <w:rPr>
          <w:rFonts w:ascii="Times New Roman" w:hAnsi="Times New Roman" w:cs="Times New Roman"/>
        </w:rPr>
        <w:t xml:space="preserve"> Earthscan: London.</w:t>
      </w:r>
    </w:p>
    <w:p w14:paraId="2FE56CBF"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Mercure, J.-F. </w:t>
      </w:r>
      <w:r w:rsidRPr="00347D4F">
        <w:rPr>
          <w:rFonts w:ascii="Times New Roman" w:hAnsi="Times New Roman" w:cs="Times New Roman"/>
          <w:i/>
          <w:iCs/>
        </w:rPr>
        <w:t>et al.</w:t>
      </w:r>
      <w:r w:rsidRPr="00347D4F">
        <w:rPr>
          <w:rFonts w:ascii="Times New Roman" w:hAnsi="Times New Roman" w:cs="Times New Roman"/>
        </w:rPr>
        <w:t xml:space="preserve"> (2016) ‘Modelling complex systems of heterogeneous agents to better design sustainability transitions policy’, </w:t>
      </w:r>
      <w:r w:rsidRPr="00347D4F">
        <w:rPr>
          <w:rFonts w:ascii="Times New Roman" w:hAnsi="Times New Roman" w:cs="Times New Roman"/>
          <w:i/>
          <w:iCs/>
        </w:rPr>
        <w:t>Global Environmental Change</w:t>
      </w:r>
      <w:r w:rsidRPr="00347D4F">
        <w:rPr>
          <w:rFonts w:ascii="Times New Roman" w:hAnsi="Times New Roman" w:cs="Times New Roman"/>
        </w:rPr>
        <w:t>, 37, pp. 102–115. Available at: https://doi.org/10.1016/j.gloenvcha.2016.02.003.</w:t>
      </w:r>
    </w:p>
    <w:p w14:paraId="0F899E73"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Michels, A. and De Graaf, L. (2010) ‘Examining Citizen Participation: Local Participatory Policy Making and Democracy’, </w:t>
      </w:r>
      <w:r w:rsidRPr="00347D4F">
        <w:rPr>
          <w:rFonts w:ascii="Times New Roman" w:hAnsi="Times New Roman" w:cs="Times New Roman"/>
          <w:i/>
          <w:iCs/>
        </w:rPr>
        <w:t>Local Government Studies</w:t>
      </w:r>
      <w:r w:rsidRPr="00347D4F">
        <w:rPr>
          <w:rFonts w:ascii="Times New Roman" w:hAnsi="Times New Roman" w:cs="Times New Roman"/>
        </w:rPr>
        <w:t>, 36(4), pp. 477–491. Available at: https://doi.org/10.1080/03003930.2010.494101.</w:t>
      </w:r>
    </w:p>
    <w:p w14:paraId="2D906B0F"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Nancholas, B. (2023) </w:t>
      </w:r>
      <w:r w:rsidRPr="00347D4F">
        <w:rPr>
          <w:rFonts w:ascii="Times New Roman" w:hAnsi="Times New Roman" w:cs="Times New Roman"/>
          <w:i/>
          <w:iCs/>
        </w:rPr>
        <w:t>Clustering and cluster analysis: an explainer</w:t>
      </w:r>
      <w:r w:rsidRPr="00347D4F">
        <w:rPr>
          <w:rFonts w:ascii="Times New Roman" w:hAnsi="Times New Roman" w:cs="Times New Roman"/>
        </w:rPr>
        <w:t xml:space="preserve">, </w:t>
      </w:r>
      <w:r w:rsidRPr="00347D4F">
        <w:rPr>
          <w:rFonts w:ascii="Times New Roman" w:hAnsi="Times New Roman" w:cs="Times New Roman"/>
          <w:i/>
          <w:iCs/>
        </w:rPr>
        <w:t>Keele University - Study online</w:t>
      </w:r>
      <w:r w:rsidRPr="00347D4F">
        <w:rPr>
          <w:rFonts w:ascii="Times New Roman" w:hAnsi="Times New Roman" w:cs="Times New Roman"/>
        </w:rPr>
        <w:t>. Available at: https://online.keele.ac.uk/clustering-and-cluster-analysis-an-explainer/ (Accessed: 6 November 2024).</w:t>
      </w:r>
    </w:p>
    <w:p w14:paraId="1867EAA7"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Peters, D.H. (2014) ‘The application of systems thinking in health: why use systems thinking?’, </w:t>
      </w:r>
      <w:r w:rsidRPr="00347D4F">
        <w:rPr>
          <w:rFonts w:ascii="Times New Roman" w:hAnsi="Times New Roman" w:cs="Times New Roman"/>
          <w:i/>
          <w:iCs/>
        </w:rPr>
        <w:t>Health Research Policy and Systems</w:t>
      </w:r>
      <w:r w:rsidRPr="00347D4F">
        <w:rPr>
          <w:rFonts w:ascii="Times New Roman" w:hAnsi="Times New Roman" w:cs="Times New Roman"/>
        </w:rPr>
        <w:t>, 12(1), p. 51. Available at: https://doi.org/10.1186/1478-4505-12-51.</w:t>
      </w:r>
    </w:p>
    <w:p w14:paraId="65A1D817"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Richmond, B. (1994) ‘Systems thinking/system dynamics: Let’s just get on with it’, </w:t>
      </w:r>
      <w:r w:rsidRPr="00347D4F">
        <w:rPr>
          <w:rFonts w:ascii="Times New Roman" w:hAnsi="Times New Roman" w:cs="Times New Roman"/>
          <w:i/>
          <w:iCs/>
        </w:rPr>
        <w:t>System Dynamics Review</w:t>
      </w:r>
      <w:r w:rsidRPr="00347D4F">
        <w:rPr>
          <w:rFonts w:ascii="Times New Roman" w:hAnsi="Times New Roman" w:cs="Times New Roman"/>
        </w:rPr>
        <w:t>, 10(2–3), pp. 135–157. Available at: https://doi.org/10.1002/sdr.4260100204.</w:t>
      </w:r>
    </w:p>
    <w:p w14:paraId="0CEBD8E1"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Rittel, H.W.J. and Webber, M.M. (1973) ‘Dilemmas in a general theory of planning’, </w:t>
      </w:r>
      <w:r w:rsidRPr="00347D4F">
        <w:rPr>
          <w:rFonts w:ascii="Times New Roman" w:hAnsi="Times New Roman" w:cs="Times New Roman"/>
          <w:i/>
          <w:iCs/>
        </w:rPr>
        <w:t>Policy Sciences</w:t>
      </w:r>
      <w:r w:rsidRPr="00347D4F">
        <w:rPr>
          <w:rFonts w:ascii="Times New Roman" w:hAnsi="Times New Roman" w:cs="Times New Roman"/>
        </w:rPr>
        <w:t>, 4(2), pp. 155–169. Available at: https://doi.org/10.1007/BF01405730.</w:t>
      </w:r>
    </w:p>
    <w:p w14:paraId="4EEBE024"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Saguin, K. and Cashore, B. (2022) ‘Two logics of participation in policy design’, </w:t>
      </w:r>
      <w:r w:rsidRPr="00347D4F">
        <w:rPr>
          <w:rFonts w:ascii="Times New Roman" w:hAnsi="Times New Roman" w:cs="Times New Roman"/>
          <w:i/>
          <w:iCs/>
        </w:rPr>
        <w:t>Policy Design and Practice</w:t>
      </w:r>
      <w:r w:rsidRPr="00347D4F">
        <w:rPr>
          <w:rFonts w:ascii="Times New Roman" w:hAnsi="Times New Roman" w:cs="Times New Roman"/>
        </w:rPr>
        <w:t>, 5(1), pp. 1–11. Available at: https://doi.org/10.1080/25741292.2022.2038978.</w:t>
      </w:r>
    </w:p>
    <w:p w14:paraId="4A02ABF4"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lastRenderedPageBreak/>
        <w:t xml:space="preserve">Sanderson, I. (2006) ‘Complexity, “practical rationality” and evidence-based policy making’, </w:t>
      </w:r>
      <w:r w:rsidRPr="00347D4F">
        <w:rPr>
          <w:rFonts w:ascii="Times New Roman" w:hAnsi="Times New Roman" w:cs="Times New Roman"/>
          <w:i/>
          <w:iCs/>
        </w:rPr>
        <w:t>Policy &amp; Politics</w:t>
      </w:r>
      <w:r w:rsidRPr="00347D4F">
        <w:rPr>
          <w:rFonts w:ascii="Times New Roman" w:hAnsi="Times New Roman" w:cs="Times New Roman"/>
        </w:rPr>
        <w:t>, 34(1), pp. 115–32. Available at: https://doi.org/10.1332/030557306775212188.</w:t>
      </w:r>
    </w:p>
    <w:p w14:paraId="638B988A"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Schaefer, G.F. (1974) ‘A General Systems Approach to Public Policy Analysis’, </w:t>
      </w:r>
      <w:r w:rsidRPr="00347D4F">
        <w:rPr>
          <w:rFonts w:ascii="Times New Roman" w:hAnsi="Times New Roman" w:cs="Times New Roman"/>
          <w:i/>
          <w:iCs/>
        </w:rPr>
        <w:t>Policy &amp; Politics</w:t>
      </w:r>
      <w:r w:rsidRPr="00347D4F">
        <w:rPr>
          <w:rFonts w:ascii="Times New Roman" w:hAnsi="Times New Roman" w:cs="Times New Roman"/>
        </w:rPr>
        <w:t>, 2(4), pp. 331–346. Available at: https://doi.org/10.1332/030557374783219790.</w:t>
      </w:r>
    </w:p>
    <w:p w14:paraId="7D67CB5C"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Senge, Peter., M. (2006) </w:t>
      </w:r>
      <w:r w:rsidRPr="00347D4F">
        <w:rPr>
          <w:rFonts w:ascii="Times New Roman" w:hAnsi="Times New Roman" w:cs="Times New Roman"/>
          <w:i/>
          <w:iCs/>
        </w:rPr>
        <w:t>The Fifth Discipline. The Art &amp; Practice of The Learning Organisation</w:t>
      </w:r>
      <w:r w:rsidRPr="00347D4F">
        <w:rPr>
          <w:rFonts w:ascii="Times New Roman" w:hAnsi="Times New Roman" w:cs="Times New Roman"/>
        </w:rPr>
        <w:t>. London: Random House Business Books.</w:t>
      </w:r>
    </w:p>
    <w:p w14:paraId="11F17179"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The Alison Rose Report (2019) </w:t>
      </w:r>
      <w:r w:rsidRPr="00347D4F">
        <w:rPr>
          <w:rFonts w:ascii="Times New Roman" w:hAnsi="Times New Roman" w:cs="Times New Roman"/>
          <w:i/>
          <w:iCs/>
        </w:rPr>
        <w:t>The Alison Rose Review of Female Entrepreneurship</w:t>
      </w:r>
      <w:r w:rsidRPr="00347D4F">
        <w:rPr>
          <w:rFonts w:ascii="Times New Roman" w:hAnsi="Times New Roman" w:cs="Times New Roman"/>
        </w:rPr>
        <w:t xml:space="preserve">, </w:t>
      </w:r>
      <w:r w:rsidRPr="00347D4F">
        <w:rPr>
          <w:rFonts w:ascii="Times New Roman" w:hAnsi="Times New Roman" w:cs="Times New Roman"/>
          <w:i/>
          <w:iCs/>
        </w:rPr>
        <w:t>GOV.UK</w:t>
      </w:r>
      <w:r w:rsidRPr="00347D4F">
        <w:rPr>
          <w:rFonts w:ascii="Times New Roman" w:hAnsi="Times New Roman" w:cs="Times New Roman"/>
        </w:rPr>
        <w:t>. Available at: https://www.gov.uk/government/publications/the-alison-rose-review-of-female-entrepreneurship (Accessed: 6 December 2023).</w:t>
      </w:r>
    </w:p>
    <w:p w14:paraId="769AFBE8"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Vickers, G. (1965) </w:t>
      </w:r>
      <w:r w:rsidRPr="00347D4F">
        <w:rPr>
          <w:rFonts w:ascii="Times New Roman" w:hAnsi="Times New Roman" w:cs="Times New Roman"/>
          <w:i/>
          <w:iCs/>
        </w:rPr>
        <w:t>Art of Judgement. A Study of Policy Making.</w:t>
      </w:r>
      <w:r w:rsidRPr="00347D4F">
        <w:rPr>
          <w:rFonts w:ascii="Times New Roman" w:hAnsi="Times New Roman" w:cs="Times New Roman"/>
        </w:rPr>
        <w:t xml:space="preserve"> London: Chapman &amp; Hall.</w:t>
      </w:r>
    </w:p>
    <w:p w14:paraId="32BEE207"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Von Bertalanffy, L. (1972) ‘The History and Status of General Systems Theory’, </w:t>
      </w:r>
      <w:r w:rsidRPr="00347D4F">
        <w:rPr>
          <w:rFonts w:ascii="Times New Roman" w:hAnsi="Times New Roman" w:cs="Times New Roman"/>
          <w:i/>
          <w:iCs/>
        </w:rPr>
        <w:t>The Academy of Management Journal</w:t>
      </w:r>
      <w:r w:rsidRPr="00347D4F">
        <w:rPr>
          <w:rFonts w:ascii="Times New Roman" w:hAnsi="Times New Roman" w:cs="Times New Roman"/>
        </w:rPr>
        <w:t>, 15(4), pp. 407–426. Available at: https://doi.org/10.2307/255139.</w:t>
      </w:r>
    </w:p>
    <w:p w14:paraId="5FF1EC00" w14:textId="77777777" w:rsidR="00E74646" w:rsidRPr="00347D4F" w:rsidRDefault="00E74646" w:rsidP="00E74646">
      <w:pPr>
        <w:pStyle w:val="Bibliography"/>
        <w:rPr>
          <w:rFonts w:ascii="Times New Roman" w:hAnsi="Times New Roman" w:cs="Times New Roman"/>
        </w:rPr>
      </w:pPr>
      <w:r w:rsidRPr="00347D4F">
        <w:rPr>
          <w:rFonts w:ascii="Times New Roman" w:hAnsi="Times New Roman" w:cs="Times New Roman"/>
        </w:rPr>
        <w:t xml:space="preserve">Wageningen University and Research (2022) ‘Problem Tree’, </w:t>
      </w:r>
      <w:r w:rsidRPr="00347D4F">
        <w:rPr>
          <w:rFonts w:ascii="Times New Roman" w:hAnsi="Times New Roman" w:cs="Times New Roman"/>
          <w:i/>
          <w:iCs/>
        </w:rPr>
        <w:t>MSP Guide</w:t>
      </w:r>
      <w:r w:rsidRPr="00347D4F">
        <w:rPr>
          <w:rFonts w:ascii="Times New Roman" w:hAnsi="Times New Roman" w:cs="Times New Roman"/>
        </w:rPr>
        <w:t>, 18 March. Available at: https://mspguide.org/2022/03/18/problem-tree/ (Accessed: 17 June 2024).</w:t>
      </w:r>
    </w:p>
    <w:p w14:paraId="5EF7A473" w14:textId="77777777" w:rsidR="00E74646" w:rsidRPr="00347D4F" w:rsidRDefault="00E74646" w:rsidP="00E74646">
      <w:pPr>
        <w:jc w:val="both"/>
        <w:rPr>
          <w:rFonts w:ascii="Times New Roman" w:hAnsi="Times New Roman" w:cs="Times New Roman"/>
        </w:rPr>
      </w:pPr>
      <w:r w:rsidRPr="00347D4F">
        <w:rPr>
          <w:rFonts w:ascii="Times New Roman" w:hAnsi="Times New Roman" w:cs="Times New Roman"/>
        </w:rPr>
        <w:fldChar w:fldCharType="end"/>
      </w:r>
    </w:p>
    <w:p w14:paraId="5D6CB18F" w14:textId="77777777" w:rsidR="00E74646" w:rsidRPr="00347D4F" w:rsidRDefault="00E74646" w:rsidP="00E74646">
      <w:pPr>
        <w:rPr>
          <w:rFonts w:ascii="Times New Roman" w:hAnsi="Times New Roman" w:cs="Times New Roman"/>
          <w:b/>
          <w:bCs/>
        </w:rPr>
      </w:pPr>
    </w:p>
    <w:p w14:paraId="2DE4965D" w14:textId="77777777" w:rsidR="00E74646" w:rsidRPr="00347D4F" w:rsidRDefault="00E74646" w:rsidP="00E74646">
      <w:pPr>
        <w:rPr>
          <w:rFonts w:ascii="Times New Roman" w:hAnsi="Times New Roman" w:cs="Times New Roman"/>
          <w:b/>
          <w:bCs/>
        </w:rPr>
      </w:pPr>
    </w:p>
    <w:p w14:paraId="35693857" w14:textId="77777777" w:rsidR="00E74646" w:rsidRPr="00347D4F" w:rsidRDefault="00E74646" w:rsidP="00E74646">
      <w:pPr>
        <w:rPr>
          <w:rFonts w:ascii="Times New Roman" w:hAnsi="Times New Roman" w:cs="Times New Roman"/>
          <w:b/>
          <w:bCs/>
        </w:rPr>
      </w:pPr>
    </w:p>
    <w:p w14:paraId="20A3312E" w14:textId="77777777" w:rsidR="00E74646" w:rsidRPr="00347D4F" w:rsidRDefault="00E74646" w:rsidP="00E74646">
      <w:pPr>
        <w:rPr>
          <w:rFonts w:ascii="Times New Roman" w:eastAsiaTheme="majorEastAsia" w:hAnsi="Times New Roman" w:cs="Times New Roman"/>
          <w:sz w:val="24"/>
          <w:szCs w:val="24"/>
        </w:rPr>
      </w:pPr>
    </w:p>
    <w:p w14:paraId="2FA287CE" w14:textId="77777777" w:rsidR="00E74646" w:rsidRPr="00347D4F" w:rsidRDefault="00E74646" w:rsidP="00E74646">
      <w:pPr>
        <w:rPr>
          <w:rFonts w:ascii="Times New Roman" w:hAnsi="Times New Roman" w:cs="Times New Roman"/>
        </w:rPr>
      </w:pPr>
    </w:p>
    <w:p w14:paraId="0940B85D" w14:textId="77777777" w:rsidR="00E74646" w:rsidRPr="00347D4F" w:rsidRDefault="00E74646" w:rsidP="00E74646">
      <w:pPr>
        <w:rPr>
          <w:rFonts w:ascii="Times New Roman" w:hAnsi="Times New Roman" w:cs="Times New Roman"/>
        </w:rPr>
      </w:pPr>
    </w:p>
    <w:p w14:paraId="3F2C80F0" w14:textId="77777777" w:rsidR="00732DBD" w:rsidRPr="00347D4F" w:rsidRDefault="00732DBD"/>
    <w:sectPr w:rsidR="00732DBD" w:rsidRPr="00347D4F" w:rsidSect="00E74646">
      <w:footerReference w:type="default" r:id="rId12"/>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D3CB57" w14:textId="77777777" w:rsidR="00D01BC6" w:rsidRDefault="00D01BC6">
      <w:pPr>
        <w:spacing w:after="0" w:line="240" w:lineRule="auto"/>
      </w:pPr>
      <w:r>
        <w:separator/>
      </w:r>
    </w:p>
  </w:endnote>
  <w:endnote w:type="continuationSeparator" w:id="0">
    <w:p w14:paraId="10B39AE2" w14:textId="77777777" w:rsidR="00D01BC6" w:rsidRDefault="00D01B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venir Next LT Pro">
    <w:charset w:val="00"/>
    <w:family w:val="swiss"/>
    <w:pitch w:val="variable"/>
    <w:sig w:usb0="800000EF" w:usb1="5000204A" w:usb2="00000000" w:usb3="00000000" w:csb0="00000093"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2997728"/>
      <w:docPartObj>
        <w:docPartGallery w:val="Page Numbers (Bottom of Page)"/>
        <w:docPartUnique/>
      </w:docPartObj>
    </w:sdtPr>
    <w:sdtEndPr>
      <w:rPr>
        <w:noProof/>
      </w:rPr>
    </w:sdtEndPr>
    <w:sdtContent>
      <w:p w14:paraId="12ED890D" w14:textId="77777777" w:rsidR="00E74646" w:rsidRDefault="00E7464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AF7337" w14:textId="77777777" w:rsidR="00E74646" w:rsidRDefault="00E746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365D2B" w14:textId="77777777" w:rsidR="00D01BC6" w:rsidRDefault="00D01BC6">
      <w:pPr>
        <w:spacing w:after="0" w:line="240" w:lineRule="auto"/>
      </w:pPr>
      <w:r>
        <w:separator/>
      </w:r>
    </w:p>
  </w:footnote>
  <w:footnote w:type="continuationSeparator" w:id="0">
    <w:p w14:paraId="1AB2718C" w14:textId="77777777" w:rsidR="00D01BC6" w:rsidRDefault="00D01BC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2"/>
    <w:compatSetting w:name="useWord2013TrackBottomHyphenation" w:uri="http://schemas.microsoft.com/office/word" w:val="1"/>
  </w:compat>
  <w:rsids>
    <w:rsidRoot w:val="00E74646"/>
    <w:rsid w:val="00047447"/>
    <w:rsid w:val="00050DA0"/>
    <w:rsid w:val="00106267"/>
    <w:rsid w:val="001331F7"/>
    <w:rsid w:val="001B439A"/>
    <w:rsid w:val="0021774A"/>
    <w:rsid w:val="00347D4F"/>
    <w:rsid w:val="003917ED"/>
    <w:rsid w:val="005679F0"/>
    <w:rsid w:val="00601B1B"/>
    <w:rsid w:val="006A5F35"/>
    <w:rsid w:val="00724645"/>
    <w:rsid w:val="00732DBD"/>
    <w:rsid w:val="0073599A"/>
    <w:rsid w:val="00767D1C"/>
    <w:rsid w:val="0077396D"/>
    <w:rsid w:val="0077436A"/>
    <w:rsid w:val="007776C7"/>
    <w:rsid w:val="008143D1"/>
    <w:rsid w:val="00911A58"/>
    <w:rsid w:val="00AB576C"/>
    <w:rsid w:val="00C4401C"/>
    <w:rsid w:val="00D01BC6"/>
    <w:rsid w:val="00D329B6"/>
    <w:rsid w:val="00E16E6C"/>
    <w:rsid w:val="00E74646"/>
    <w:rsid w:val="00FF68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14:docId w14:val="295AA117"/>
  <w15:chartTrackingRefBased/>
  <w15:docId w15:val="{6CA3B53E-10CB-4137-943B-3561E5A83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4646"/>
  </w:style>
  <w:style w:type="paragraph" w:styleId="Heading1">
    <w:name w:val="heading 1"/>
    <w:basedOn w:val="Normal"/>
    <w:next w:val="Normal"/>
    <w:link w:val="Heading1Char"/>
    <w:uiPriority w:val="9"/>
    <w:qFormat/>
    <w:rsid w:val="00E7464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E7464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47447"/>
    <w:pPr>
      <w:keepNext/>
      <w:keepLines/>
      <w:spacing w:before="160" w:after="80"/>
      <w:outlineLvl w:val="2"/>
    </w:pPr>
    <w:rPr>
      <w:rFonts w:ascii="Times New Roman" w:eastAsiaTheme="majorEastAsia" w:hAnsi="Times New Roman" w:cstheme="majorBidi"/>
      <w:b/>
      <w:color w:val="2F5496" w:themeColor="accent1" w:themeShade="BF"/>
      <w:sz w:val="24"/>
      <w:szCs w:val="28"/>
    </w:rPr>
  </w:style>
  <w:style w:type="paragraph" w:styleId="Heading4">
    <w:name w:val="heading 4"/>
    <w:basedOn w:val="Normal"/>
    <w:next w:val="Normal"/>
    <w:link w:val="Heading4Char"/>
    <w:uiPriority w:val="9"/>
    <w:semiHidden/>
    <w:unhideWhenUsed/>
    <w:qFormat/>
    <w:rsid w:val="00E7464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7464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746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46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46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46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464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E7464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47447"/>
    <w:rPr>
      <w:rFonts w:ascii="Times New Roman" w:eastAsiaTheme="majorEastAsia" w:hAnsi="Times New Roman" w:cstheme="majorBidi"/>
      <w:b/>
      <w:color w:val="2F5496" w:themeColor="accent1" w:themeShade="BF"/>
      <w:sz w:val="24"/>
      <w:szCs w:val="28"/>
    </w:rPr>
  </w:style>
  <w:style w:type="character" w:customStyle="1" w:styleId="Heading4Char">
    <w:name w:val="Heading 4 Char"/>
    <w:basedOn w:val="DefaultParagraphFont"/>
    <w:link w:val="Heading4"/>
    <w:uiPriority w:val="9"/>
    <w:semiHidden/>
    <w:rsid w:val="00E7464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7464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746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46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46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4646"/>
    <w:rPr>
      <w:rFonts w:eastAsiaTheme="majorEastAsia" w:cstheme="majorBidi"/>
      <w:color w:val="272727" w:themeColor="text1" w:themeTint="D8"/>
    </w:rPr>
  </w:style>
  <w:style w:type="paragraph" w:styleId="Title">
    <w:name w:val="Title"/>
    <w:basedOn w:val="Normal"/>
    <w:next w:val="Normal"/>
    <w:link w:val="TitleChar"/>
    <w:uiPriority w:val="10"/>
    <w:qFormat/>
    <w:rsid w:val="00E746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46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46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46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4646"/>
    <w:pPr>
      <w:spacing w:before="160"/>
      <w:jc w:val="center"/>
    </w:pPr>
    <w:rPr>
      <w:i/>
      <w:iCs/>
      <w:color w:val="404040" w:themeColor="text1" w:themeTint="BF"/>
    </w:rPr>
  </w:style>
  <w:style w:type="character" w:customStyle="1" w:styleId="QuoteChar">
    <w:name w:val="Quote Char"/>
    <w:basedOn w:val="DefaultParagraphFont"/>
    <w:link w:val="Quote"/>
    <w:uiPriority w:val="29"/>
    <w:rsid w:val="00E74646"/>
    <w:rPr>
      <w:i/>
      <w:iCs/>
      <w:color w:val="404040" w:themeColor="text1" w:themeTint="BF"/>
    </w:rPr>
  </w:style>
  <w:style w:type="paragraph" w:styleId="ListParagraph">
    <w:name w:val="List Paragraph"/>
    <w:basedOn w:val="Normal"/>
    <w:uiPriority w:val="34"/>
    <w:qFormat/>
    <w:rsid w:val="00E74646"/>
    <w:pPr>
      <w:ind w:left="720"/>
      <w:contextualSpacing/>
    </w:pPr>
  </w:style>
  <w:style w:type="character" w:styleId="IntenseEmphasis">
    <w:name w:val="Intense Emphasis"/>
    <w:basedOn w:val="DefaultParagraphFont"/>
    <w:uiPriority w:val="21"/>
    <w:qFormat/>
    <w:rsid w:val="00E74646"/>
    <w:rPr>
      <w:i/>
      <w:iCs/>
      <w:color w:val="2F5496" w:themeColor="accent1" w:themeShade="BF"/>
    </w:rPr>
  </w:style>
  <w:style w:type="paragraph" w:styleId="IntenseQuote">
    <w:name w:val="Intense Quote"/>
    <w:basedOn w:val="Normal"/>
    <w:next w:val="Normal"/>
    <w:link w:val="IntenseQuoteChar"/>
    <w:uiPriority w:val="30"/>
    <w:qFormat/>
    <w:rsid w:val="00E7464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74646"/>
    <w:rPr>
      <w:i/>
      <w:iCs/>
      <w:color w:val="2F5496" w:themeColor="accent1" w:themeShade="BF"/>
    </w:rPr>
  </w:style>
  <w:style w:type="character" w:styleId="IntenseReference">
    <w:name w:val="Intense Reference"/>
    <w:basedOn w:val="DefaultParagraphFont"/>
    <w:uiPriority w:val="32"/>
    <w:qFormat/>
    <w:rsid w:val="00E74646"/>
    <w:rPr>
      <w:b/>
      <w:bCs/>
      <w:smallCaps/>
      <w:color w:val="2F5496" w:themeColor="accent1" w:themeShade="BF"/>
      <w:spacing w:val="5"/>
    </w:rPr>
  </w:style>
  <w:style w:type="paragraph" w:styleId="Bibliography">
    <w:name w:val="Bibliography"/>
    <w:basedOn w:val="Normal"/>
    <w:next w:val="Normal"/>
    <w:uiPriority w:val="37"/>
    <w:unhideWhenUsed/>
    <w:rsid w:val="00E74646"/>
    <w:pPr>
      <w:spacing w:after="240" w:line="240" w:lineRule="auto"/>
    </w:pPr>
  </w:style>
  <w:style w:type="paragraph" w:styleId="NoSpacing">
    <w:name w:val="No Spacing"/>
    <w:uiPriority w:val="1"/>
    <w:qFormat/>
    <w:rsid w:val="00E74646"/>
    <w:pPr>
      <w:keepLines/>
      <w:spacing w:after="0" w:line="240" w:lineRule="auto"/>
      <w:jc w:val="both"/>
    </w:pPr>
    <w:rPr>
      <w:rFonts w:ascii="Avenir Next LT Pro" w:hAnsi="Avenir Next LT Pro"/>
    </w:rPr>
  </w:style>
  <w:style w:type="table" w:styleId="TableGridLight">
    <w:name w:val="Grid Table Light"/>
    <w:basedOn w:val="TableNormal"/>
    <w:uiPriority w:val="40"/>
    <w:rsid w:val="00E7464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er">
    <w:name w:val="footer"/>
    <w:basedOn w:val="Normal"/>
    <w:link w:val="FooterChar"/>
    <w:uiPriority w:val="99"/>
    <w:unhideWhenUsed/>
    <w:rsid w:val="00E746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46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7813867">
      <w:bodyDiv w:val="1"/>
      <w:marLeft w:val="0"/>
      <w:marRight w:val="0"/>
      <w:marTop w:val="0"/>
      <w:marBottom w:val="0"/>
      <w:divBdr>
        <w:top w:val="none" w:sz="0" w:space="0" w:color="auto"/>
        <w:left w:val="none" w:sz="0" w:space="0" w:color="auto"/>
        <w:bottom w:val="none" w:sz="0" w:space="0" w:color="auto"/>
        <w:right w:val="none" w:sz="0" w:space="0" w:color="auto"/>
      </w:divBdr>
    </w:div>
    <w:div w:id="1482312215">
      <w:bodyDiv w:val="1"/>
      <w:marLeft w:val="0"/>
      <w:marRight w:val="0"/>
      <w:marTop w:val="0"/>
      <w:marBottom w:val="0"/>
      <w:divBdr>
        <w:top w:val="none" w:sz="0" w:space="0" w:color="auto"/>
        <w:left w:val="none" w:sz="0" w:space="0" w:color="auto"/>
        <w:bottom w:val="none" w:sz="0" w:space="0" w:color="auto"/>
        <w:right w:val="none" w:sz="0" w:space="0" w:color="auto"/>
      </w:divBdr>
    </w:div>
    <w:div w:id="1961178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16806</Words>
  <Characters>88905</Characters>
  <Application>Microsoft Office Word</Application>
  <DocSecurity>0</DocSecurity>
  <Lines>9878</Lines>
  <Paragraphs>7047</Paragraphs>
  <ScaleCrop>false</ScaleCrop>
  <Company/>
  <LinksUpToDate>false</LinksUpToDate>
  <CharactersWithSpaces>9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Kerr</dc:creator>
  <cp:keywords/>
  <dc:description/>
  <cp:lastModifiedBy>Rebecca Kerr</cp:lastModifiedBy>
  <cp:revision>2</cp:revision>
  <dcterms:created xsi:type="dcterms:W3CDTF">2026-02-06T10:17:00Z</dcterms:created>
  <dcterms:modified xsi:type="dcterms:W3CDTF">2026-02-06T10:17:00Z</dcterms:modified>
</cp:coreProperties>
</file>